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7993AF" w14:textId="62E70962" w:rsidR="0021544A" w:rsidRPr="00AE1595" w:rsidRDefault="005E1FCB" w:rsidP="00AE1595">
      <w:pPr>
        <w:jc w:val="both"/>
        <w:rPr>
          <w:rFonts w:ascii="Arial" w:hAnsi="Arial" w:cs="Arial"/>
        </w:rPr>
      </w:pPr>
      <w:r w:rsidRPr="00AE1595">
        <w:rPr>
          <w:rFonts w:ascii="Arial" w:hAnsi="Arial" w:cs="Arial"/>
        </w:rPr>
        <w:t xml:space="preserve">Inferring the Demographic History of </w:t>
      </w:r>
      <w:r w:rsidR="00AA5E1C">
        <w:rPr>
          <w:rFonts w:ascii="Arial" w:hAnsi="Arial" w:cs="Arial"/>
        </w:rPr>
        <w:t>Wildcat</w:t>
      </w:r>
      <w:r w:rsidRPr="00AE1595">
        <w:rPr>
          <w:rFonts w:ascii="Arial" w:hAnsi="Arial" w:cs="Arial"/>
        </w:rPr>
        <w:t>s (</w:t>
      </w:r>
      <w:r w:rsidRPr="00AE1595">
        <w:rPr>
          <w:rFonts w:ascii="Arial" w:hAnsi="Arial" w:cs="Arial"/>
          <w:i/>
          <w:iCs/>
        </w:rPr>
        <w:t>Felis silvestris</w:t>
      </w:r>
      <w:r w:rsidRPr="00AE1595">
        <w:rPr>
          <w:rFonts w:ascii="Arial" w:hAnsi="Arial" w:cs="Arial"/>
        </w:rPr>
        <w:t>) through Genetic Data: Simulations and Machine Learning.</w:t>
      </w:r>
    </w:p>
    <w:p w14:paraId="52881B83" w14:textId="77777777" w:rsidR="00D85A93" w:rsidRPr="00AE1595" w:rsidRDefault="00D85A93" w:rsidP="00AE1595">
      <w:pPr>
        <w:jc w:val="both"/>
        <w:rPr>
          <w:rFonts w:ascii="Arial" w:hAnsi="Arial" w:cs="Arial"/>
        </w:rPr>
      </w:pPr>
    </w:p>
    <w:p w14:paraId="41254F67" w14:textId="24C22CB7" w:rsidR="00D85A93" w:rsidRPr="00AE1595" w:rsidRDefault="00D85A93" w:rsidP="00AE1595">
      <w:pPr>
        <w:jc w:val="both"/>
        <w:rPr>
          <w:rFonts w:ascii="Arial" w:hAnsi="Arial" w:cs="Arial"/>
        </w:rPr>
      </w:pPr>
      <w:r w:rsidRPr="00AE1595">
        <w:rPr>
          <w:rFonts w:ascii="Arial" w:hAnsi="Arial" w:cs="Arial"/>
        </w:rPr>
        <w:t>Harry Gordon</w:t>
      </w:r>
      <w:r w:rsidR="004815C9" w:rsidRPr="00AE1595">
        <w:rPr>
          <w:rFonts w:ascii="Arial" w:hAnsi="Arial" w:cs="Arial"/>
        </w:rPr>
        <w:t>, Mark Beaumont, Daniel Ward, Jo Howard-McCombe, Daniel Lawson</w:t>
      </w:r>
    </w:p>
    <w:p w14:paraId="0CA03599" w14:textId="77777777" w:rsidR="00D85A93" w:rsidRPr="00AE1595" w:rsidRDefault="00D85A93" w:rsidP="00AE1595">
      <w:pPr>
        <w:jc w:val="both"/>
        <w:rPr>
          <w:rFonts w:ascii="Arial" w:hAnsi="Arial" w:cs="Arial"/>
        </w:rPr>
      </w:pPr>
    </w:p>
    <w:p w14:paraId="4499C90F" w14:textId="77777777" w:rsidR="005E1FCB" w:rsidRPr="00AE1595" w:rsidRDefault="005E1FCB" w:rsidP="00AE1595">
      <w:pPr>
        <w:jc w:val="both"/>
        <w:rPr>
          <w:rFonts w:ascii="Arial" w:hAnsi="Arial" w:cs="Arial"/>
          <w:b/>
          <w:bCs/>
        </w:rPr>
      </w:pPr>
      <w:r w:rsidRPr="00AE1595">
        <w:rPr>
          <w:rFonts w:ascii="Arial" w:hAnsi="Arial" w:cs="Arial"/>
          <w:b/>
          <w:bCs/>
        </w:rPr>
        <w:t>Abstract</w:t>
      </w:r>
    </w:p>
    <w:p w14:paraId="7CEB945C" w14:textId="7731DDEE" w:rsidR="00C924DD" w:rsidRDefault="005E1FCB" w:rsidP="00AE1595">
      <w:pPr>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Approximate Bayesian Computation (ABC), but recently machine learning approaches to this inferenc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AA5E1C">
        <w:rPr>
          <w:rFonts w:ascii="Arial" w:hAnsi="Arial" w:cs="Arial"/>
        </w:rPr>
        <w:t>wildcat</w:t>
      </w:r>
      <w:r w:rsidRPr="00AE1595">
        <w:rPr>
          <w:rFonts w:ascii="Arial" w:hAnsi="Arial" w:cs="Arial"/>
        </w:rPr>
        <w:t xml:space="preserve"> C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AA5E1C">
        <w:rPr>
          <w:rFonts w:ascii="Arial" w:hAnsi="Arial" w:cs="Arial"/>
        </w:rPr>
        <w:t>wildcat</w:t>
      </w:r>
      <w:r w:rsidRPr="00AE1595">
        <w:rPr>
          <w:rFonts w:ascii="Arial" w:hAnsi="Arial" w:cs="Arial"/>
        </w:rPr>
        <w:t xml:space="preserve">s,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xml:space="preserve">), and to use Sequential Neural Posterior Estimation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a number of techniques for </w:t>
      </w:r>
      <w:r w:rsidR="0035117D">
        <w:rPr>
          <w:rFonts w:ascii="Arial" w:hAnsi="Arial" w:cs="Arial"/>
        </w:rPr>
        <w:t>pruning</w:t>
      </w:r>
      <w:r w:rsidR="00C924DD">
        <w:rPr>
          <w:rFonts w:ascii="Arial" w:hAnsi="Arial" w:cs="Arial"/>
        </w:rPr>
        <w:t xml:space="preserve"> summary statistics to improve model fit. </w:t>
      </w:r>
      <w:r w:rsidR="00602A05">
        <w:rPr>
          <w:rFonts w:ascii="Arial" w:hAnsi="Arial" w:cs="Arial"/>
        </w:rPr>
        <w:t>T</w:t>
      </w:r>
      <w:r w:rsidR="0035117D">
        <w:rPr>
          <w:rFonts w:ascii="Arial" w:hAnsi="Arial" w:cs="Arial"/>
        </w:rPr>
        <w:t>his improve</w:t>
      </w:r>
      <w:r w:rsidR="00602A05">
        <w:rPr>
          <w:rFonts w:ascii="Arial" w:hAnsi="Arial" w:cs="Arial"/>
        </w:rPr>
        <w:t>d</w:t>
      </w:r>
      <w:r w:rsidR="0035117D">
        <w:rPr>
          <w:rFonts w:ascii="Arial" w:hAnsi="Arial" w:cs="Arial"/>
        </w:rPr>
        <w:t xml:space="preserve"> our posterior estimates of wildcat demography, </w:t>
      </w:r>
      <w:r w:rsidR="00602A05">
        <w:rPr>
          <w:rFonts w:ascii="Arial" w:hAnsi="Arial" w:cs="Arial"/>
        </w:rPr>
        <w:t xml:space="preserve">however, </w:t>
      </w:r>
      <w:r w:rsidR="0035117D">
        <w:rPr>
          <w:rFonts w:ascii="Arial" w:hAnsi="Arial" w:cs="Arial"/>
        </w:rPr>
        <w:t xml:space="preserve">estimation of some parameters, particularly those describing ancient demography, </w:t>
      </w:r>
      <w:r w:rsidR="00602A05">
        <w:rPr>
          <w:rFonts w:ascii="Arial" w:hAnsi="Arial" w:cs="Arial"/>
        </w:rPr>
        <w:t>remained intractable</w:t>
      </w:r>
      <w:r w:rsidR="0035117D">
        <w:rPr>
          <w:rFonts w:ascii="Arial" w:hAnsi="Arial" w:cs="Arial"/>
        </w:rPr>
        <w:t>. Despite this,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07B62DDB" w14:textId="77777777" w:rsidR="005E1FCB" w:rsidRPr="00AE1595" w:rsidRDefault="005E1FCB" w:rsidP="00AE1595">
      <w:pPr>
        <w:jc w:val="both"/>
        <w:rPr>
          <w:rFonts w:ascii="Arial" w:hAnsi="Arial" w:cs="Arial"/>
        </w:rPr>
      </w:pPr>
    </w:p>
    <w:p w14:paraId="7309DD6F" w14:textId="77777777" w:rsidR="005E1FCB" w:rsidRPr="00AE1595" w:rsidRDefault="005E1FCB" w:rsidP="00AE1595">
      <w:pPr>
        <w:jc w:val="both"/>
        <w:rPr>
          <w:rFonts w:ascii="Arial" w:hAnsi="Arial" w:cs="Arial"/>
          <w:b/>
          <w:bCs/>
        </w:rPr>
      </w:pPr>
      <w:r w:rsidRPr="00AE1595">
        <w:rPr>
          <w:rFonts w:ascii="Arial" w:hAnsi="Arial" w:cs="Arial"/>
          <w:b/>
          <w:bCs/>
        </w:rPr>
        <w:t>Acknowledgements</w:t>
      </w:r>
    </w:p>
    <w:p w14:paraId="5C80D1F9" w14:textId="2CDAE0EC" w:rsidR="005E1FCB" w:rsidRPr="00AE1595" w:rsidRDefault="005E1FCB" w:rsidP="00AE1595">
      <w:pPr>
        <w:jc w:val="both"/>
        <w:rPr>
          <w:rFonts w:ascii="Arial" w:hAnsi="Arial" w:cs="Arial"/>
        </w:rPr>
      </w:pPr>
      <w:r w:rsidRPr="00AE1595">
        <w:rPr>
          <w:rFonts w:ascii="Arial" w:hAnsi="Arial" w:cs="Arial"/>
        </w:rPr>
        <w:t xml:space="preserve">I would like to thank my supervisor, Mark Beaumont, Jo Howard-McCombe, and Dan Ward for conceiving such an interesting project, and for so generously giving me their time, </w:t>
      </w:r>
      <w:r w:rsidR="003A49FD" w:rsidRPr="00AE1595">
        <w:rPr>
          <w:rFonts w:ascii="Arial" w:hAnsi="Arial" w:cs="Arial"/>
        </w:rPr>
        <w:t>patience,</w:t>
      </w:r>
      <w:r w:rsidRPr="00AE1595">
        <w:rPr>
          <w:rFonts w:ascii="Arial" w:hAnsi="Arial" w:cs="Arial"/>
        </w:rPr>
        <w:t xml:space="preserve"> and guidance through such a steep learning curve</w:t>
      </w:r>
      <w:r w:rsidR="002C6B3B" w:rsidRPr="00AE1595">
        <w:rPr>
          <w:rFonts w:ascii="Arial" w:hAnsi="Arial" w:cs="Arial"/>
        </w:rPr>
        <w:t>.</w:t>
      </w:r>
      <w:r w:rsidRPr="00AE1595">
        <w:rPr>
          <w:rFonts w:ascii="Arial" w:hAnsi="Arial" w:cs="Arial"/>
        </w:rPr>
        <w:t xml:space="preserve"> I would also like to thank Dan Ward and Jack Morton, for their superbly written GitHub repositories, which lay the foundation for much of this project. Thanks also to the University of Bristol for the use of their computing cluster, which was essential in the undertaking of this project.</w:t>
      </w:r>
    </w:p>
    <w:p w14:paraId="550437F7" w14:textId="77777777" w:rsidR="005E1FCB" w:rsidRPr="00AE1595" w:rsidRDefault="005E1FCB" w:rsidP="00AE1595">
      <w:pPr>
        <w:jc w:val="both"/>
        <w:rPr>
          <w:rFonts w:ascii="Arial" w:hAnsi="Arial" w:cs="Arial"/>
        </w:rPr>
      </w:pPr>
    </w:p>
    <w:p w14:paraId="1CBEC493" w14:textId="77777777" w:rsidR="004815C9" w:rsidRPr="00AE1595" w:rsidRDefault="004815C9" w:rsidP="00AE1595">
      <w:pPr>
        <w:jc w:val="both"/>
        <w:rPr>
          <w:rFonts w:ascii="Arial" w:hAnsi="Arial" w:cs="Arial"/>
        </w:rPr>
      </w:pPr>
    </w:p>
    <w:p w14:paraId="1DE3D7E6" w14:textId="77777777" w:rsidR="005E1FCB" w:rsidRPr="00AE1595" w:rsidRDefault="005E1FCB" w:rsidP="00AE1595">
      <w:pPr>
        <w:jc w:val="both"/>
        <w:rPr>
          <w:rFonts w:ascii="Arial" w:hAnsi="Arial" w:cs="Arial"/>
          <w:b/>
          <w:bCs/>
        </w:rPr>
      </w:pPr>
      <w:r w:rsidRPr="00AE1595">
        <w:rPr>
          <w:rFonts w:ascii="Arial" w:hAnsi="Arial" w:cs="Arial"/>
          <w:b/>
          <w:bCs/>
        </w:rPr>
        <w:t>Keywords</w:t>
      </w:r>
    </w:p>
    <w:p w14:paraId="48DE4BE0" w14:textId="509A83F7" w:rsidR="005E1FCB" w:rsidRPr="00AE1595" w:rsidRDefault="005E1FCB" w:rsidP="00AE1595">
      <w:pPr>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779B4A1" w14:textId="77777777" w:rsidR="005E1FCB" w:rsidRPr="00AE1595" w:rsidRDefault="005E1FCB" w:rsidP="00AE1595">
      <w:pPr>
        <w:jc w:val="both"/>
        <w:rPr>
          <w:rFonts w:ascii="Arial" w:hAnsi="Arial" w:cs="Arial"/>
          <w:b/>
          <w:bCs/>
        </w:rPr>
      </w:pPr>
      <w:r w:rsidRPr="00AE1595">
        <w:rPr>
          <w:rFonts w:ascii="Arial" w:hAnsi="Arial" w:cs="Arial"/>
          <w:b/>
          <w:bCs/>
        </w:rPr>
        <w:lastRenderedPageBreak/>
        <w:t>Author’s declaration</w:t>
      </w:r>
    </w:p>
    <w:p w14:paraId="03134994" w14:textId="77777777" w:rsidR="005E1FCB" w:rsidRPr="00AE1595" w:rsidRDefault="005E1FCB" w:rsidP="00AE1595">
      <w:pPr>
        <w:jc w:val="both"/>
        <w:rPr>
          <w:rFonts w:ascii="Arial" w:hAnsi="Arial" w:cs="Arial"/>
        </w:rPr>
      </w:pPr>
      <w:r w:rsidRPr="00AE1595">
        <w:rPr>
          <w:rFonts w:ascii="Arial" w:hAnsi="Arial" w:cs="Arial"/>
        </w:rPr>
        <w:t>I declare that the work in this dissertation was carried out in accordance with the requirements of the University's Regulations and Code of Practice for Research Degree Programmes and that it has not been submitted for any other academic award. Except where indicated by specific reference in the text, the work is the candidate's own work. Work done in collaboration with, or with the assistance of, others, is indicated as such. Any views expressed in the dissertation are those of the author.</w:t>
      </w:r>
    </w:p>
    <w:p w14:paraId="15FA5203" w14:textId="77777777" w:rsidR="005E1FCB" w:rsidRPr="00AE1595" w:rsidRDefault="005E1FCB" w:rsidP="00AE1595">
      <w:pPr>
        <w:jc w:val="both"/>
        <w:rPr>
          <w:rFonts w:ascii="Arial" w:hAnsi="Arial" w:cs="Arial"/>
        </w:rPr>
      </w:pPr>
    </w:p>
    <w:p w14:paraId="3F290D1E" w14:textId="4F1C0805" w:rsidR="005E1FCB" w:rsidRPr="00AE1595" w:rsidRDefault="005E1FCB" w:rsidP="00AE1595">
      <w:pPr>
        <w:jc w:val="both"/>
        <w:rPr>
          <w:rFonts w:ascii="Arial" w:hAnsi="Arial" w:cs="Arial"/>
        </w:rPr>
      </w:pPr>
      <w:r w:rsidRPr="00AE1595">
        <w:rPr>
          <w:rFonts w:ascii="Arial" w:hAnsi="Arial" w:cs="Arial"/>
        </w:rPr>
        <w:t>SIGNED: HARRY GORDON</w:t>
      </w:r>
      <w:r w:rsidR="00F66B3E" w:rsidRPr="00AE1595">
        <w:rPr>
          <w:rFonts w:ascii="Arial" w:hAnsi="Arial" w:cs="Arial"/>
        </w:rPr>
        <w:t xml:space="preserve"> </w:t>
      </w:r>
      <w:r w:rsidRPr="00AE1595">
        <w:rPr>
          <w:rFonts w:ascii="Arial" w:hAnsi="Arial" w:cs="Arial"/>
        </w:rPr>
        <w:t xml:space="preserve">  DATE: 09/09/2023</w:t>
      </w:r>
    </w:p>
    <w:p w14:paraId="24E90214" w14:textId="77777777" w:rsidR="005E1FCB" w:rsidRPr="00AE1595" w:rsidRDefault="005E1FCB" w:rsidP="00AE1595">
      <w:pPr>
        <w:jc w:val="both"/>
        <w:rPr>
          <w:rFonts w:ascii="Arial" w:hAnsi="Arial" w:cs="Arial"/>
        </w:rPr>
      </w:pPr>
    </w:p>
    <w:p w14:paraId="15E73091" w14:textId="77777777" w:rsidR="008B2BC6" w:rsidRPr="00AE1595" w:rsidRDefault="008B2BC6" w:rsidP="00AE1595">
      <w:pPr>
        <w:jc w:val="both"/>
        <w:rPr>
          <w:rFonts w:ascii="Arial" w:hAnsi="Arial" w:cs="Arial"/>
        </w:rPr>
      </w:pPr>
    </w:p>
    <w:p w14:paraId="3FD49FD1" w14:textId="77777777" w:rsidR="008B2BC6" w:rsidRPr="00AE1595" w:rsidRDefault="008B2BC6" w:rsidP="00AE1595">
      <w:pPr>
        <w:jc w:val="both"/>
        <w:rPr>
          <w:rFonts w:ascii="Arial" w:hAnsi="Arial" w:cs="Arial"/>
        </w:rPr>
      </w:pPr>
    </w:p>
    <w:p w14:paraId="2CE2BECD" w14:textId="77777777" w:rsidR="00525930" w:rsidRPr="00AE1595" w:rsidRDefault="00525930" w:rsidP="00AE1595">
      <w:pPr>
        <w:jc w:val="both"/>
        <w:rPr>
          <w:rFonts w:ascii="Arial" w:hAnsi="Arial" w:cs="Arial"/>
        </w:rPr>
      </w:pPr>
    </w:p>
    <w:p w14:paraId="20E18330" w14:textId="77777777" w:rsidR="00525930" w:rsidRPr="00AE1595" w:rsidRDefault="00525930" w:rsidP="00AE1595">
      <w:pPr>
        <w:jc w:val="both"/>
        <w:rPr>
          <w:rFonts w:ascii="Arial" w:hAnsi="Arial" w:cs="Arial"/>
        </w:rPr>
      </w:pPr>
    </w:p>
    <w:p w14:paraId="0733E1D6" w14:textId="77777777" w:rsidR="00525930" w:rsidRPr="00AE1595" w:rsidRDefault="00525930" w:rsidP="00AE1595">
      <w:pPr>
        <w:jc w:val="both"/>
        <w:rPr>
          <w:rFonts w:ascii="Arial" w:hAnsi="Arial" w:cs="Arial"/>
        </w:rPr>
      </w:pPr>
    </w:p>
    <w:p w14:paraId="2F6E6536" w14:textId="77777777" w:rsidR="00525930" w:rsidRPr="00AE1595" w:rsidRDefault="00525930" w:rsidP="00AE1595">
      <w:pPr>
        <w:jc w:val="both"/>
        <w:rPr>
          <w:rFonts w:ascii="Arial" w:hAnsi="Arial" w:cs="Arial"/>
        </w:rPr>
      </w:pPr>
    </w:p>
    <w:p w14:paraId="26FB5874" w14:textId="77777777" w:rsidR="00525930" w:rsidRPr="00AE1595" w:rsidRDefault="00525930" w:rsidP="00AE1595">
      <w:pPr>
        <w:jc w:val="both"/>
        <w:rPr>
          <w:rFonts w:ascii="Arial" w:hAnsi="Arial" w:cs="Arial"/>
        </w:rPr>
      </w:pPr>
    </w:p>
    <w:p w14:paraId="41D61D2C" w14:textId="77777777" w:rsidR="00525930" w:rsidRPr="00AE1595" w:rsidRDefault="00525930" w:rsidP="00AE1595">
      <w:pPr>
        <w:jc w:val="both"/>
        <w:rPr>
          <w:rFonts w:ascii="Arial" w:hAnsi="Arial" w:cs="Arial"/>
        </w:rPr>
      </w:pPr>
    </w:p>
    <w:p w14:paraId="32A6770D" w14:textId="77777777" w:rsidR="00525930" w:rsidRPr="00AE1595" w:rsidRDefault="00525930" w:rsidP="00AE1595">
      <w:pPr>
        <w:jc w:val="both"/>
        <w:rPr>
          <w:rFonts w:ascii="Arial" w:hAnsi="Arial" w:cs="Arial"/>
        </w:rPr>
      </w:pPr>
    </w:p>
    <w:p w14:paraId="706516DC" w14:textId="77777777" w:rsidR="00525930" w:rsidRPr="00AE1595" w:rsidRDefault="00525930" w:rsidP="00AE1595">
      <w:pPr>
        <w:jc w:val="both"/>
        <w:rPr>
          <w:rFonts w:ascii="Arial" w:hAnsi="Arial" w:cs="Arial"/>
        </w:rPr>
      </w:pPr>
    </w:p>
    <w:p w14:paraId="50CD8050" w14:textId="77777777" w:rsidR="00525930" w:rsidRPr="00AE1595" w:rsidRDefault="00525930" w:rsidP="00AE1595">
      <w:pPr>
        <w:jc w:val="both"/>
        <w:rPr>
          <w:rFonts w:ascii="Arial" w:hAnsi="Arial" w:cs="Arial"/>
        </w:rPr>
      </w:pPr>
    </w:p>
    <w:p w14:paraId="385A2CF7" w14:textId="77777777" w:rsidR="00525930" w:rsidRPr="00AE1595" w:rsidRDefault="00525930" w:rsidP="00AE1595">
      <w:pPr>
        <w:jc w:val="both"/>
        <w:rPr>
          <w:rFonts w:ascii="Arial" w:hAnsi="Arial" w:cs="Arial"/>
        </w:rPr>
      </w:pPr>
    </w:p>
    <w:p w14:paraId="0588C12D" w14:textId="77777777" w:rsidR="00525930" w:rsidRPr="00AE1595" w:rsidRDefault="00525930" w:rsidP="00AE1595">
      <w:pPr>
        <w:jc w:val="both"/>
        <w:rPr>
          <w:rFonts w:ascii="Arial" w:hAnsi="Arial" w:cs="Arial"/>
        </w:rPr>
      </w:pPr>
    </w:p>
    <w:p w14:paraId="7E2BA821" w14:textId="77777777" w:rsidR="00525930" w:rsidRPr="00AE1595" w:rsidRDefault="00525930" w:rsidP="00AE1595">
      <w:pPr>
        <w:jc w:val="both"/>
        <w:rPr>
          <w:rFonts w:ascii="Arial" w:hAnsi="Arial" w:cs="Arial"/>
        </w:rPr>
      </w:pPr>
    </w:p>
    <w:p w14:paraId="1FD6F7E8" w14:textId="77777777" w:rsidR="00525930" w:rsidRPr="00AE1595" w:rsidRDefault="00525930" w:rsidP="00AE1595">
      <w:pPr>
        <w:jc w:val="both"/>
        <w:rPr>
          <w:rFonts w:ascii="Arial" w:hAnsi="Arial" w:cs="Arial"/>
        </w:rPr>
      </w:pPr>
    </w:p>
    <w:p w14:paraId="0244745B" w14:textId="77777777" w:rsidR="00525930" w:rsidRPr="00AE1595" w:rsidRDefault="00525930" w:rsidP="00AE1595">
      <w:pPr>
        <w:jc w:val="both"/>
        <w:rPr>
          <w:rFonts w:ascii="Arial" w:hAnsi="Arial" w:cs="Arial"/>
        </w:rPr>
      </w:pPr>
    </w:p>
    <w:p w14:paraId="305BEEF4" w14:textId="77777777" w:rsidR="00525930" w:rsidRPr="00AE1595" w:rsidRDefault="00525930" w:rsidP="00AE1595">
      <w:pPr>
        <w:jc w:val="both"/>
        <w:rPr>
          <w:rFonts w:ascii="Arial" w:hAnsi="Arial" w:cs="Arial"/>
        </w:rPr>
      </w:pPr>
    </w:p>
    <w:p w14:paraId="22082B3F" w14:textId="77777777" w:rsidR="00525930" w:rsidRPr="00AE1595" w:rsidRDefault="00525930" w:rsidP="00AE1595">
      <w:pPr>
        <w:jc w:val="both"/>
        <w:rPr>
          <w:rFonts w:ascii="Arial" w:hAnsi="Arial" w:cs="Arial"/>
        </w:rPr>
      </w:pPr>
    </w:p>
    <w:p w14:paraId="1B2149DF" w14:textId="77777777" w:rsidR="00525930" w:rsidRDefault="00525930" w:rsidP="00AE1595">
      <w:pPr>
        <w:jc w:val="both"/>
        <w:rPr>
          <w:rFonts w:ascii="Arial" w:hAnsi="Arial" w:cs="Arial"/>
        </w:rPr>
      </w:pPr>
    </w:p>
    <w:p w14:paraId="08F8FD61" w14:textId="77777777" w:rsidR="00367950" w:rsidRDefault="00367950" w:rsidP="00AE1595">
      <w:pPr>
        <w:jc w:val="both"/>
        <w:rPr>
          <w:rFonts w:ascii="Arial" w:hAnsi="Arial" w:cs="Arial"/>
        </w:rPr>
      </w:pPr>
    </w:p>
    <w:p w14:paraId="7B042525" w14:textId="77777777" w:rsidR="00367950" w:rsidRDefault="00367950" w:rsidP="00AE1595">
      <w:pPr>
        <w:jc w:val="both"/>
        <w:rPr>
          <w:rFonts w:ascii="Arial" w:hAnsi="Arial" w:cs="Arial"/>
        </w:rPr>
      </w:pPr>
    </w:p>
    <w:p w14:paraId="3418CC79" w14:textId="77777777" w:rsidR="00367950" w:rsidRDefault="00367950" w:rsidP="00AE1595">
      <w:pPr>
        <w:jc w:val="both"/>
        <w:rPr>
          <w:rFonts w:ascii="Arial" w:hAnsi="Arial" w:cs="Arial"/>
        </w:rPr>
      </w:pPr>
    </w:p>
    <w:p w14:paraId="75F22E2B" w14:textId="77777777" w:rsidR="00367950" w:rsidRDefault="00367950" w:rsidP="00AE1595">
      <w:pPr>
        <w:jc w:val="both"/>
        <w:rPr>
          <w:rFonts w:ascii="Arial" w:hAnsi="Arial" w:cs="Arial"/>
        </w:rPr>
      </w:pPr>
    </w:p>
    <w:p w14:paraId="4FB0A3F6" w14:textId="77777777" w:rsidR="00367950" w:rsidRDefault="00367950" w:rsidP="00AE1595">
      <w:pPr>
        <w:jc w:val="both"/>
        <w:rPr>
          <w:rFonts w:ascii="Arial" w:hAnsi="Arial" w:cs="Arial"/>
        </w:rPr>
      </w:pPr>
    </w:p>
    <w:p w14:paraId="23D4CF4B" w14:textId="77777777" w:rsidR="00367950" w:rsidRPr="00AE1595" w:rsidRDefault="00367950" w:rsidP="00AE1595">
      <w:pPr>
        <w:jc w:val="both"/>
        <w:rPr>
          <w:rFonts w:ascii="Arial" w:hAnsi="Arial" w:cs="Arial"/>
        </w:rPr>
      </w:pPr>
    </w:p>
    <w:p w14:paraId="4874B2F1" w14:textId="77777777" w:rsidR="00525930" w:rsidRPr="00AE1595" w:rsidRDefault="00525930" w:rsidP="00AE1595">
      <w:pPr>
        <w:jc w:val="both"/>
        <w:rPr>
          <w:rFonts w:ascii="Arial" w:hAnsi="Arial" w:cs="Arial"/>
        </w:rPr>
      </w:pPr>
    </w:p>
    <w:p w14:paraId="74BB9324" w14:textId="77777777" w:rsidR="00525930" w:rsidRPr="00AE1595" w:rsidRDefault="00525930" w:rsidP="00AE1595">
      <w:pPr>
        <w:jc w:val="both"/>
        <w:rPr>
          <w:rFonts w:ascii="Arial" w:hAnsi="Arial" w:cs="Arial"/>
        </w:rPr>
      </w:pPr>
    </w:p>
    <w:p w14:paraId="1A018C5D" w14:textId="6E3BF378" w:rsidR="005E1FCB" w:rsidRPr="00AE1595" w:rsidRDefault="005E1FCB" w:rsidP="00AE1595">
      <w:pPr>
        <w:jc w:val="both"/>
        <w:rPr>
          <w:rFonts w:ascii="Arial" w:hAnsi="Arial" w:cs="Arial"/>
          <w:b/>
          <w:bCs/>
        </w:rPr>
      </w:pPr>
      <w:r w:rsidRPr="00AE1595">
        <w:rPr>
          <w:rFonts w:ascii="Arial" w:hAnsi="Arial" w:cs="Arial"/>
          <w:b/>
          <w:bCs/>
        </w:rPr>
        <w:lastRenderedPageBreak/>
        <w:t>Contents</w:t>
      </w:r>
    </w:p>
    <w:p w14:paraId="4872901F"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Introduction</w:t>
      </w:r>
    </w:p>
    <w:p w14:paraId="6E0FC1E9"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Methods</w:t>
      </w:r>
    </w:p>
    <w:p w14:paraId="6D8F00E0" w14:textId="7BAB7B7E"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 xml:space="preserve">Model of </w:t>
      </w:r>
      <w:r w:rsidR="00AA5E1C">
        <w:rPr>
          <w:rFonts w:ascii="Arial" w:hAnsi="Arial" w:cs="Arial"/>
        </w:rPr>
        <w:t>wildcat</w:t>
      </w:r>
      <w:r w:rsidRPr="00AE1595">
        <w:rPr>
          <w:rFonts w:ascii="Arial" w:hAnsi="Arial" w:cs="Arial"/>
        </w:rPr>
        <w:t xml:space="preserve"> demography</w:t>
      </w:r>
    </w:p>
    <w:p w14:paraId="22218DAF"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rior distributions</w:t>
      </w:r>
    </w:p>
    <w:p w14:paraId="7C45333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05CB7BA3"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upling forward-time and coalescent simulators</w:t>
      </w:r>
    </w:p>
    <w:p w14:paraId="6A52D2FC"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ummary statistics</w:t>
      </w:r>
    </w:p>
    <w:p w14:paraId="30893585" w14:textId="77777777" w:rsidR="003F5A52" w:rsidRDefault="003F5A52" w:rsidP="003F5A52">
      <w:pPr>
        <w:pStyle w:val="ListParagraph"/>
        <w:numPr>
          <w:ilvl w:val="1"/>
          <w:numId w:val="18"/>
        </w:numPr>
        <w:spacing w:after="160"/>
        <w:jc w:val="both"/>
        <w:rPr>
          <w:rFonts w:ascii="Arial" w:hAnsi="Arial" w:cs="Arial"/>
        </w:rPr>
      </w:pPr>
      <w:r w:rsidRPr="00AE1595">
        <w:rPr>
          <w:rFonts w:ascii="Arial" w:hAnsi="Arial" w:cs="Arial"/>
        </w:rPr>
        <w:t>SNPE procedure</w:t>
      </w:r>
    </w:p>
    <w:p w14:paraId="51D631AC" w14:textId="1E05CCA7" w:rsidR="003F5A52" w:rsidRPr="00AE1595" w:rsidRDefault="003F5A52" w:rsidP="003F5A52">
      <w:pPr>
        <w:pStyle w:val="ListParagraph"/>
        <w:numPr>
          <w:ilvl w:val="1"/>
          <w:numId w:val="18"/>
        </w:numPr>
        <w:spacing w:after="160"/>
        <w:jc w:val="both"/>
        <w:rPr>
          <w:rFonts w:ascii="Arial" w:hAnsi="Arial" w:cs="Arial"/>
        </w:rPr>
      </w:pPr>
      <w:r>
        <w:rPr>
          <w:rFonts w:ascii="Arial" w:hAnsi="Arial" w:cs="Arial"/>
        </w:rPr>
        <w:t>Addressing model misspecification</w:t>
      </w:r>
    </w:p>
    <w:p w14:paraId="280E5AFB"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Results</w:t>
      </w:r>
    </w:p>
    <w:p w14:paraId="49C51970"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terior distributions</w:t>
      </w:r>
    </w:p>
    <w:p w14:paraId="296DB7C1"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i/>
          <w:iCs/>
        </w:rPr>
        <w:t>Maximum a posteriori</w:t>
      </w:r>
      <w:r w:rsidRPr="00AE1595">
        <w:rPr>
          <w:rFonts w:ascii="Arial" w:hAnsi="Arial" w:cs="Arial"/>
        </w:rPr>
        <w:t xml:space="preserve"> model</w:t>
      </w:r>
    </w:p>
    <w:p w14:paraId="712F2753" w14:textId="77777777" w:rsidR="005E1FCB" w:rsidRPr="00AE1595" w:rsidRDefault="005E1FCB" w:rsidP="00AE1595">
      <w:pPr>
        <w:pStyle w:val="ListParagraph"/>
        <w:numPr>
          <w:ilvl w:val="0"/>
          <w:numId w:val="18"/>
        </w:numPr>
        <w:spacing w:after="160"/>
        <w:jc w:val="both"/>
        <w:rPr>
          <w:rFonts w:ascii="Arial" w:hAnsi="Arial" w:cs="Arial"/>
        </w:rPr>
      </w:pPr>
      <w:r w:rsidRPr="00AE1595">
        <w:rPr>
          <w:rFonts w:ascii="Arial" w:hAnsi="Arial" w:cs="Arial"/>
        </w:rPr>
        <w:t>Discussion</w:t>
      </w:r>
    </w:p>
    <w:p w14:paraId="39048E8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onclusions for demography</w:t>
      </w:r>
    </w:p>
    <w:p w14:paraId="7EDD39D7"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Choice of summary statistics</w:t>
      </w:r>
    </w:p>
    <w:p w14:paraId="0800FB06"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Possible model improvements</w:t>
      </w:r>
    </w:p>
    <w:p w14:paraId="28AAC9DB"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Genomic data</w:t>
      </w:r>
    </w:p>
    <w:p w14:paraId="3B0EA4A2"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Simulation approach limitations</w:t>
      </w:r>
    </w:p>
    <w:p w14:paraId="3BCEBF08" w14:textId="77777777" w:rsidR="005E1FCB" w:rsidRPr="00AE1595" w:rsidRDefault="005E1FCB" w:rsidP="00AE1595">
      <w:pPr>
        <w:pStyle w:val="ListParagraph"/>
        <w:numPr>
          <w:ilvl w:val="1"/>
          <w:numId w:val="18"/>
        </w:numPr>
        <w:spacing w:after="160"/>
        <w:jc w:val="both"/>
        <w:rPr>
          <w:rFonts w:ascii="Arial" w:hAnsi="Arial" w:cs="Arial"/>
        </w:rPr>
      </w:pPr>
      <w:r w:rsidRPr="00AE1595">
        <w:rPr>
          <w:rFonts w:ascii="Arial" w:hAnsi="Arial" w:cs="Arial"/>
        </w:rPr>
        <w:t>Final conclusions</w:t>
      </w:r>
    </w:p>
    <w:p w14:paraId="05836A21" w14:textId="77777777" w:rsidR="005E1FCB" w:rsidRPr="00AE1595" w:rsidRDefault="005E1FCB" w:rsidP="00AE1595">
      <w:pPr>
        <w:jc w:val="both"/>
        <w:rPr>
          <w:rFonts w:ascii="Arial" w:hAnsi="Arial" w:cs="Arial"/>
        </w:rPr>
      </w:pPr>
    </w:p>
    <w:p w14:paraId="1D8B2DC3" w14:textId="77777777" w:rsidR="005E1FCB" w:rsidRPr="00AE1595" w:rsidRDefault="005E1FCB" w:rsidP="00AE1595">
      <w:pPr>
        <w:jc w:val="both"/>
        <w:rPr>
          <w:rFonts w:ascii="Arial" w:hAnsi="Arial" w:cs="Arial"/>
        </w:rPr>
      </w:pPr>
    </w:p>
    <w:p w14:paraId="0AA07BA5" w14:textId="77777777" w:rsidR="00525930" w:rsidRPr="00AE1595" w:rsidRDefault="00525930" w:rsidP="00AE1595">
      <w:pPr>
        <w:jc w:val="both"/>
        <w:rPr>
          <w:rFonts w:ascii="Arial" w:hAnsi="Arial" w:cs="Arial"/>
        </w:rPr>
      </w:pPr>
    </w:p>
    <w:p w14:paraId="0BD79497" w14:textId="77777777" w:rsidR="00525930" w:rsidRPr="00AE1595" w:rsidRDefault="00525930" w:rsidP="00AE1595">
      <w:pPr>
        <w:jc w:val="both"/>
        <w:rPr>
          <w:rFonts w:ascii="Arial" w:hAnsi="Arial" w:cs="Arial"/>
        </w:rPr>
      </w:pPr>
    </w:p>
    <w:p w14:paraId="391278E6" w14:textId="77777777" w:rsidR="00525930" w:rsidRPr="00AE1595" w:rsidRDefault="00525930" w:rsidP="00AE1595">
      <w:pPr>
        <w:jc w:val="both"/>
        <w:rPr>
          <w:rFonts w:ascii="Arial" w:hAnsi="Arial" w:cs="Arial"/>
        </w:rPr>
      </w:pPr>
    </w:p>
    <w:p w14:paraId="78118D96" w14:textId="77777777" w:rsidR="00525930" w:rsidRPr="00AE1595" w:rsidRDefault="00525930" w:rsidP="00AE1595">
      <w:pPr>
        <w:jc w:val="both"/>
        <w:rPr>
          <w:rFonts w:ascii="Arial" w:hAnsi="Arial" w:cs="Arial"/>
        </w:rPr>
      </w:pPr>
    </w:p>
    <w:p w14:paraId="7D6BF541" w14:textId="77777777" w:rsidR="00525930" w:rsidRPr="00AE1595" w:rsidRDefault="00525930" w:rsidP="00AE1595">
      <w:pPr>
        <w:jc w:val="both"/>
        <w:rPr>
          <w:rFonts w:ascii="Arial" w:hAnsi="Arial" w:cs="Arial"/>
        </w:rPr>
      </w:pPr>
    </w:p>
    <w:p w14:paraId="0AC9CD3C" w14:textId="77777777" w:rsidR="00525930" w:rsidRPr="00AE1595" w:rsidRDefault="00525930" w:rsidP="00AE1595">
      <w:pPr>
        <w:jc w:val="both"/>
        <w:rPr>
          <w:rFonts w:ascii="Arial" w:hAnsi="Arial" w:cs="Arial"/>
        </w:rPr>
      </w:pPr>
    </w:p>
    <w:p w14:paraId="47D04B2A" w14:textId="77777777" w:rsidR="00525930" w:rsidRPr="00AE1595" w:rsidRDefault="00525930" w:rsidP="00AE1595">
      <w:pPr>
        <w:jc w:val="both"/>
        <w:rPr>
          <w:rFonts w:ascii="Arial" w:hAnsi="Arial" w:cs="Arial"/>
        </w:rPr>
      </w:pPr>
    </w:p>
    <w:p w14:paraId="797977A6" w14:textId="77777777" w:rsidR="00525930" w:rsidRPr="00AE1595" w:rsidRDefault="00525930" w:rsidP="00AE1595">
      <w:pPr>
        <w:jc w:val="both"/>
        <w:rPr>
          <w:rFonts w:ascii="Arial" w:hAnsi="Arial" w:cs="Arial"/>
        </w:rPr>
      </w:pPr>
    </w:p>
    <w:p w14:paraId="2BCFE064" w14:textId="77777777" w:rsidR="00525930" w:rsidRPr="00AE1595" w:rsidRDefault="00525930" w:rsidP="00AE1595">
      <w:pPr>
        <w:jc w:val="both"/>
        <w:rPr>
          <w:rFonts w:ascii="Arial" w:hAnsi="Arial" w:cs="Arial"/>
        </w:rPr>
      </w:pPr>
    </w:p>
    <w:p w14:paraId="43CCB954" w14:textId="77777777" w:rsidR="00525930" w:rsidRPr="00AE1595" w:rsidRDefault="00525930" w:rsidP="00AE1595">
      <w:pPr>
        <w:jc w:val="both"/>
        <w:rPr>
          <w:rFonts w:ascii="Arial" w:hAnsi="Arial" w:cs="Arial"/>
        </w:rPr>
      </w:pPr>
    </w:p>
    <w:p w14:paraId="09B24061" w14:textId="77777777" w:rsidR="00525930" w:rsidRPr="00AE1595" w:rsidRDefault="00525930" w:rsidP="00AE1595">
      <w:pPr>
        <w:jc w:val="both"/>
        <w:rPr>
          <w:rFonts w:ascii="Arial" w:hAnsi="Arial" w:cs="Arial"/>
        </w:rPr>
      </w:pPr>
    </w:p>
    <w:p w14:paraId="15CBCBA1" w14:textId="77777777" w:rsidR="00525930" w:rsidRPr="00AE1595" w:rsidRDefault="00525930" w:rsidP="00AE1595">
      <w:pPr>
        <w:jc w:val="both"/>
        <w:rPr>
          <w:rFonts w:ascii="Arial" w:hAnsi="Arial" w:cs="Arial"/>
        </w:rPr>
      </w:pPr>
    </w:p>
    <w:p w14:paraId="7F674709" w14:textId="77777777" w:rsidR="005E1FCB" w:rsidRPr="00AE1595" w:rsidRDefault="005E1FCB" w:rsidP="00AE1595">
      <w:pPr>
        <w:jc w:val="both"/>
        <w:rPr>
          <w:rFonts w:ascii="Arial" w:hAnsi="Arial" w:cs="Arial"/>
        </w:rPr>
      </w:pPr>
    </w:p>
    <w:p w14:paraId="381D2320" w14:textId="77777777" w:rsidR="005E1FCB" w:rsidRPr="00AE1595" w:rsidRDefault="005E1FCB" w:rsidP="00AE1595">
      <w:pPr>
        <w:jc w:val="both"/>
        <w:rPr>
          <w:rFonts w:ascii="Arial" w:hAnsi="Arial" w:cs="Arial"/>
        </w:rPr>
      </w:pPr>
    </w:p>
    <w:p w14:paraId="21E14035" w14:textId="77777777" w:rsidR="005E1FCB" w:rsidRPr="00AE1595" w:rsidRDefault="005E1FCB" w:rsidP="00AE1595">
      <w:pPr>
        <w:jc w:val="both"/>
        <w:rPr>
          <w:rFonts w:ascii="Arial" w:hAnsi="Arial" w:cs="Arial"/>
          <w:b/>
          <w:bCs/>
        </w:rPr>
      </w:pPr>
      <w:r w:rsidRPr="00AE1595">
        <w:rPr>
          <w:rFonts w:ascii="Arial" w:hAnsi="Arial" w:cs="Arial"/>
          <w:b/>
          <w:bCs/>
        </w:rPr>
        <w:lastRenderedPageBreak/>
        <w:t>1. Introduction</w:t>
      </w:r>
    </w:p>
    <w:p w14:paraId="5968F00B" w14:textId="42B94AF5" w:rsidR="005E1FCB" w:rsidRPr="00AE1595" w:rsidRDefault="005E1FCB" w:rsidP="00AE1595">
      <w:pPr>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unpiec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θ|D)</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wlXJm662","properties":{"formattedCitation":"(M. A. Beaumont et al., 2002)","plainCitation":"(M. A. Beaumont et al., 2002)","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 A."},{"family":"Zhang","given":"Wenyang"},{"family":"Balding","given":"David J."}],"issued":{"date-parts":[["2002"]]}}}],"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et al., 2002)</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AE1595">
      <w:pPr>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29C994A8" w:rsidR="005E1FCB" w:rsidRPr="00AE1595" w:rsidRDefault="005E1FCB" w:rsidP="00AE1595">
      <w:pPr>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an elegant solution to this problem </w:t>
      </w:r>
      <w:r w:rsidR="00441A01" w:rsidRPr="00AE1595">
        <w:rPr>
          <w:rFonts w:ascii="Arial" w:hAnsi="Arial" w:cs="Arial"/>
        </w:rPr>
        <w:t>by</w:t>
      </w:r>
      <w:r w:rsidRPr="00AE1595">
        <w:rPr>
          <w:rFonts w:ascii="Arial" w:hAnsi="Arial" w:cs="Arial"/>
        </w:rPr>
        <w:t xml:space="preserve"> simulating, according to a mathematical model which 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FB6F02" w:rsidRPr="00AE1595">
        <w:rPr>
          <w:rFonts w:ascii="Arial" w:hAnsi="Arial" w:cs="Arial"/>
        </w:rPr>
        <w:instrText xml:space="preserve"> ADDIN ZOTERO_ITEM CSL_CITATION {"citationID":"hQPXhOA6","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C3024C" w:rsidRPr="00AE1595">
        <w:rPr>
          <w:rFonts w:ascii="Arial" w:hAnsi="Arial" w:cs="Arial"/>
        </w:rPr>
        <w:fldChar w:fldCharType="separate"/>
      </w:r>
      <w:r w:rsidR="00FB6F02" w:rsidRPr="00AE1595">
        <w:rPr>
          <w:rFonts w:ascii="Arial" w:hAnsi="Arial" w:cs="Arial"/>
        </w:rPr>
        <w:t>(M. A. Beaumont &amp; Rannala, 2004)</w:t>
      </w:r>
      <w:r w:rsidR="00C3024C" w:rsidRPr="00AE1595">
        <w:rPr>
          <w:rFonts w:ascii="Arial" w:hAnsi="Arial" w:cs="Arial"/>
        </w:rPr>
        <w:fldChar w:fldCharType="end"/>
      </w:r>
      <w:r w:rsidRPr="00AE1595">
        <w:rPr>
          <w:rFonts w:ascii="Arial" w:hAnsi="Arial" w:cs="Arial"/>
        </w:rPr>
        <w:t>. As highly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AE1595">
      <w:pPr>
        <w:jc w:val="both"/>
        <w:rPr>
          <w:rFonts w:ascii="Arial" w:hAnsi="Arial" w:cs="Arial"/>
        </w:rPr>
      </w:pPr>
    </w:p>
    <w:p w14:paraId="38BD5116" w14:textId="700B8B10" w:rsidR="005E1FCB" w:rsidRPr="00AE1595" w:rsidRDefault="005E1FCB" w:rsidP="00AE1595">
      <w:pPr>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The ‘Wright-Fisher model’ and ‘Coalescent theory’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AE1595">
      <w:pPr>
        <w:jc w:val="both"/>
        <w:rPr>
          <w:rFonts w:ascii="Arial" w:hAnsi="Arial" w:cs="Arial"/>
        </w:rPr>
      </w:pPr>
    </w:p>
    <w:p w14:paraId="134DA5D5" w14:textId="7C64A484" w:rsidR="005E1FCB" w:rsidRPr="00AE1595" w:rsidRDefault="005E1FCB" w:rsidP="00AE1595">
      <w:pPr>
        <w:jc w:val="both"/>
        <w:rPr>
          <w:rFonts w:ascii="Arial" w:hAnsi="Arial" w:cs="Arial"/>
        </w:rPr>
      </w:pPr>
      <w:r w:rsidRPr="00AE1595">
        <w:rPr>
          <w:rFonts w:ascii="Arial" w:hAnsi="Arial" w:cs="Arial"/>
        </w:rPr>
        <w:t>In ABC, the posterior is traditionally estimated by use of a rejection algorithm, which involves rejecting data that is not within a tolerance of the observed data and then weighting</w:t>
      </w:r>
      <w:r w:rsidR="00223365" w:rsidRPr="00AE1595">
        <w:rPr>
          <w:rFonts w:ascii="Arial" w:hAnsi="Arial" w:cs="Arial"/>
        </w:rPr>
        <w:t xml:space="preserve"> or </w:t>
      </w:r>
      <w:r w:rsidR="00223365" w:rsidRPr="00AE1595">
        <w:rPr>
          <w:rFonts w:ascii="Arial" w:hAnsi="Arial" w:cs="Arial"/>
        </w:rPr>
        <w:lastRenderedPageBreak/>
        <w:t>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towards the observed data</w:t>
      </w:r>
      <w:r w:rsidR="00C66D1D" w:rsidRPr="00AE1595">
        <w:rPr>
          <w:rFonts w:ascii="Arial" w:hAnsi="Arial" w:cs="Arial"/>
        </w:rPr>
        <w:t xml:space="preserve"> </w:t>
      </w:r>
      <w:r w:rsidR="00EC2D39" w:rsidRPr="00AE1595">
        <w:rPr>
          <w:rFonts w:ascii="Arial" w:hAnsi="Arial" w:cs="Arial"/>
        </w:rPr>
        <w:fldChar w:fldCharType="begin"/>
      </w:r>
      <w:r w:rsidR="00FB6F02" w:rsidRPr="00AE1595">
        <w:rPr>
          <w:rFonts w:ascii="Arial" w:hAnsi="Arial" w:cs="Arial"/>
        </w:rPr>
        <w:instrText xml:space="preserve"> ADDIN ZOTERO_ITEM CSL_CITATION {"citationID":"9Oe126UF","properties":{"formattedCitation":"(M. A. Beaumont &amp; Rannala, 2004)","plainCitation":"(M. A. 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 A."},{"family":"Rannala","given":"B."}],"issued":{"date-parts":[["2004"]]}}}],"schema":"https://github.com/citation-style-language/schema/raw/master/csl-citation.json"} </w:instrText>
      </w:r>
      <w:r w:rsidR="00EC2D39" w:rsidRPr="00AE1595">
        <w:rPr>
          <w:rFonts w:ascii="Arial" w:hAnsi="Arial" w:cs="Arial"/>
        </w:rPr>
        <w:fldChar w:fldCharType="separate"/>
      </w:r>
      <w:r w:rsidR="00FB6F02" w:rsidRPr="00AE1595">
        <w:rPr>
          <w:rFonts w:ascii="Arial" w:hAnsi="Arial" w:cs="Arial"/>
        </w:rPr>
        <w:t>(M. A. 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carry out this step in the analysis and makes inferences based on all the simulated data without the need for rejec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HgAiwbdu","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Ward, 2024)</w:t>
      </w:r>
      <w:r w:rsidR="00EC2D39" w:rsidRPr="00AE1595">
        <w:rPr>
          <w:rFonts w:ascii="Arial" w:hAnsi="Arial" w:cs="Arial"/>
        </w:rPr>
        <w:fldChar w:fldCharType="end"/>
      </w:r>
      <w:r w:rsidRPr="00AE1595">
        <w:rPr>
          <w:rFonts w:ascii="Arial" w:hAnsi="Arial" w:cs="Arial"/>
        </w:rPr>
        <w:t>. The neural network is trained to identify the relationships between summary statistics and the parameters for the simulations that produced them, so it can then compute a posterior probability distribution of model parameters that are consistent with a sample of observed data. If carried out sequentially, SNPE can make robust inferences using relatively little simulated data when compared to ABC, as sequential simulations are sampled from the previous rounds posterior, providing a narrower posterior distribution with each round. The principal aim of this project was to develop a versatile and flexible inference framework using SNPE with simulated data, that can be applied to a range of population genetics scenarios.</w:t>
      </w:r>
    </w:p>
    <w:p w14:paraId="24DFA523" w14:textId="77777777" w:rsidR="005E1FCB" w:rsidRPr="00AE1595" w:rsidRDefault="005E1FCB" w:rsidP="00AE1595">
      <w:pPr>
        <w:jc w:val="both"/>
        <w:rPr>
          <w:rFonts w:ascii="Arial" w:hAnsi="Arial" w:cs="Arial"/>
        </w:rPr>
      </w:pPr>
    </w:p>
    <w:p w14:paraId="32CEF181" w14:textId="68241D6E" w:rsidR="005E1FCB" w:rsidRPr="00AE1595" w:rsidRDefault="005E1FCB" w:rsidP="00AE1595">
      <w:pPr>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the other .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FB6F02" w:rsidRPr="00AE1595">
        <w:rPr>
          <w:rFonts w:ascii="Arial" w:hAnsi="Arial" w:cs="Arial"/>
        </w:rPr>
        <w:instrText xml:space="preserve"> ADDIN ZOTERO_ITEM CSL_CITATION {"citationID":"AoblcQSV","properties":{"formattedCitation":"(M. Beaumont et al., 2001; Howard-McCombe et al., 2023)","plainCitation":"(M. 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M. 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The second aim of this project is to use SNPE to infer a demographic model describing the flow of genetic material from </w:t>
      </w:r>
      <w:r w:rsidRPr="00AE1595">
        <w:rPr>
          <w:rFonts w:ascii="Arial" w:hAnsi="Arial" w:cs="Arial"/>
          <w:i/>
          <w:iCs/>
        </w:rPr>
        <w:t>F. catus</w:t>
      </w:r>
      <w:r w:rsidRPr="00AE1595">
        <w:rPr>
          <w:rFonts w:ascii="Arial" w:hAnsi="Arial" w:cs="Arial"/>
        </w:rPr>
        <w:t xml:space="preserve"> to </w:t>
      </w:r>
      <w:r w:rsidRPr="00AE1595">
        <w:rPr>
          <w:rFonts w:ascii="Arial" w:hAnsi="Arial" w:cs="Arial"/>
          <w:i/>
          <w:iCs/>
        </w:rPr>
        <w:t>F. silvestris</w:t>
      </w:r>
      <w:r w:rsidRPr="00AE1595">
        <w:rPr>
          <w:rFonts w:ascii="Arial" w:hAnsi="Arial" w:cs="Arial"/>
        </w:rPr>
        <w:t xml:space="preserve"> and wildcat evolution more broadly. Successfully inferring the extent of this hybridisation would provide useful information to assist in conservation efforts and the model would support our wider understanding of </w:t>
      </w:r>
      <w:r w:rsidR="00AA5E1C">
        <w:rPr>
          <w:rFonts w:ascii="Arial" w:hAnsi="Arial" w:cs="Arial"/>
        </w:rPr>
        <w:t>wildcat</w:t>
      </w:r>
      <w:r w:rsidRPr="00AE1595">
        <w:rPr>
          <w:rFonts w:ascii="Arial" w:hAnsi="Arial" w:cs="Arial"/>
        </w:rPr>
        <w:t>s.</w:t>
      </w:r>
    </w:p>
    <w:p w14:paraId="4813A7C5" w14:textId="77777777" w:rsidR="005E1FCB" w:rsidRPr="00AE1595" w:rsidRDefault="005E1FCB" w:rsidP="00AE1595">
      <w:pPr>
        <w:jc w:val="both"/>
        <w:rPr>
          <w:rFonts w:ascii="Arial" w:hAnsi="Arial" w:cs="Arial"/>
        </w:rPr>
      </w:pPr>
    </w:p>
    <w:p w14:paraId="35181C77" w14:textId="4574A311" w:rsidR="005E1FCB" w:rsidRPr="00AE1595" w:rsidRDefault="005E1FCB" w:rsidP="00AE1595">
      <w:pPr>
        <w:jc w:val="both"/>
        <w:rPr>
          <w:rFonts w:ascii="Arial" w:hAnsi="Arial" w:cs="Arial"/>
        </w:rPr>
      </w:pPr>
      <w:r w:rsidRPr="00AE1595">
        <w:rPr>
          <w:rFonts w:ascii="Arial" w:hAnsi="Arial" w:cs="Arial"/>
        </w:rPr>
        <w:t>Previous studies similar to ours have used an ABC framework with a three</w:t>
      </w:r>
      <w:r w:rsidR="00650FE6" w:rsidRPr="00AE1595">
        <w:rPr>
          <w:rFonts w:ascii="Arial" w:hAnsi="Arial" w:cs="Arial"/>
        </w:rPr>
        <w:t>-</w:t>
      </w:r>
      <w:r w:rsidRPr="00AE1595">
        <w:rPr>
          <w:rFonts w:ascii="Arial" w:hAnsi="Arial" w:cs="Arial"/>
        </w:rPr>
        <w:t xml:space="preserve">population model and reduced-representation sequencing data to investigate Scottish </w:t>
      </w:r>
      <w:r w:rsidR="00AA5E1C">
        <w:rPr>
          <w:rFonts w:ascii="Arial" w:hAnsi="Arial" w:cs="Arial"/>
        </w:rPr>
        <w:t>wildcat</w:t>
      </w:r>
      <w:r w:rsidRPr="00AE1595">
        <w:rPr>
          <w:rFonts w:ascii="Arial" w:hAnsi="Arial" w:cs="Arial"/>
        </w:rPr>
        <w:t xml:space="preserve"> hybridisation, using the forward-time simulator SLiM to simulate 500 generations of recent demography for </w:t>
      </w:r>
      <w:r w:rsidR="00AA5E1C">
        <w:rPr>
          <w:rFonts w:ascii="Arial" w:hAnsi="Arial" w:cs="Arial"/>
        </w:rPr>
        <w:lastRenderedPageBreak/>
        <w:t>wildcat</w:t>
      </w:r>
      <w:r w:rsidRPr="00AE1595">
        <w:rPr>
          <w:rFonts w:ascii="Arial" w:hAnsi="Arial" w:cs="Arial"/>
        </w:rPr>
        <w:t xml:space="preserve"> cats, Scottish </w:t>
      </w:r>
      <w:r w:rsidR="00AA5E1C">
        <w:rPr>
          <w:rFonts w:ascii="Arial" w:hAnsi="Arial" w:cs="Arial"/>
        </w:rPr>
        <w:t>wildcat</w:t>
      </w:r>
      <w:r w:rsidRPr="00AE1595">
        <w:rPr>
          <w:rFonts w:ascii="Arial" w:hAnsi="Arial" w:cs="Arial"/>
        </w:rPr>
        <w:t xml:space="preserve">s and a captive population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3GJYdlmW","properties":{"formattedCitation":"(Haller &amp; Messer, 2019; Howard-McCombe et al., 2021)","plainCitation":"(Haller &amp; Messer, 2019; Howard-McCombe et al., 2021)","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Haller &amp; Messer, 2019; Howard-McCombe et al., 2021)</w:t>
      </w:r>
      <w:r w:rsidR="00FB6F02" w:rsidRPr="00AE1595">
        <w:rPr>
          <w:rFonts w:ascii="Arial" w:hAnsi="Arial" w:cs="Arial"/>
          <w:noProof/>
        </w:rPr>
        <w:fldChar w:fldCharType="end"/>
      </w:r>
      <w:r w:rsidRPr="00AE1595">
        <w:rPr>
          <w:rFonts w:ascii="Arial" w:hAnsi="Arial" w:cs="Arial"/>
        </w:rPr>
        <w:t>. A subsequent study optimized this ABC framework for a more detailed form of the same three</w:t>
      </w:r>
      <w:r w:rsidR="00650FE6" w:rsidRPr="00AE1595">
        <w:rPr>
          <w:rFonts w:ascii="Arial" w:hAnsi="Arial" w:cs="Arial"/>
        </w:rPr>
        <w:t>-</w:t>
      </w:r>
      <w:r w:rsidRPr="00AE1595">
        <w:rPr>
          <w:rFonts w:ascii="Arial" w:hAnsi="Arial" w:cs="Arial"/>
        </w:rPr>
        <w:t xml:space="preserve">population model, this time using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to model the demographic history of the three populations from the divergence of </w:t>
      </w:r>
      <w:r w:rsidR="00AA5E1C">
        <w:rPr>
          <w:rFonts w:ascii="Arial" w:hAnsi="Arial" w:cs="Arial"/>
        </w:rPr>
        <w:t>wildcat</w:t>
      </w:r>
      <w:r w:rsidRPr="00AE1595">
        <w:rPr>
          <w:rFonts w:ascii="Arial" w:hAnsi="Arial" w:cs="Arial"/>
        </w:rPr>
        <w:t xml:space="preserve">s and European </w:t>
      </w:r>
      <w:r w:rsidR="00AA5E1C">
        <w:rPr>
          <w:rFonts w:ascii="Arial" w:hAnsi="Arial" w:cs="Arial"/>
        </w:rPr>
        <w:t>wildcat</w:t>
      </w:r>
      <w:r w:rsidRPr="00AE1595">
        <w:rPr>
          <w:rFonts w:ascii="Arial" w:hAnsi="Arial" w:cs="Arial"/>
        </w:rPr>
        <w:t xml:space="preserve">s to the present </w:t>
      </w:r>
      <w:r w:rsidR="00FB6F02" w:rsidRPr="00AE1595">
        <w:rPr>
          <w:rFonts w:ascii="Arial" w:hAnsi="Arial" w:cs="Arial"/>
        </w:rPr>
        <w:fldChar w:fldCharType="begin"/>
      </w:r>
      <w:r w:rsidR="00FB6F02" w:rsidRPr="00AE1595">
        <w:rPr>
          <w:rFonts w:ascii="Arial" w:hAnsi="Arial" w:cs="Arial"/>
        </w:rPr>
        <w:instrText xml:space="preserve"> ADDIN ZOTERO_ITEM CSL_CITATION {"citationID":"7qR2mXVM","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This coupled simulation approach was used in our study and will be covered in more detail in the methods section. SNPE is</w:t>
      </w:r>
      <w:r w:rsidR="00AB30EE">
        <w:rPr>
          <w:rFonts w:ascii="Arial" w:hAnsi="Arial" w:cs="Arial"/>
        </w:rPr>
        <w:t xml:space="preserve"> </w:t>
      </w:r>
      <w:r w:rsidRPr="00AE1595">
        <w:rPr>
          <w:rFonts w:ascii="Arial" w:hAnsi="Arial" w:cs="Arial"/>
        </w:rPr>
        <w:t>a</w:t>
      </w:r>
      <w:r w:rsidR="00AB30EE">
        <w:rPr>
          <w:rFonts w:ascii="Arial" w:hAnsi="Arial" w:cs="Arial"/>
        </w:rPr>
        <w:t xml:space="preserve"> relatively</w:t>
      </w:r>
      <w:r w:rsidRPr="00AE1595">
        <w:rPr>
          <w:rFonts w:ascii="Arial" w:hAnsi="Arial" w:cs="Arial"/>
        </w:rPr>
        <w:t xml:space="preserve"> recently developed tool in the field of statistics and is not yet widely used in scientific disciplines such as population genomics. Most studies that have used this method so far have investigated topics within subjects such as neuroscience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Gonçalves et al., 2020; Groschner et al., 2022)</w:t>
      </w:r>
      <w:r w:rsidR="00FB6F02" w:rsidRPr="00AE1595">
        <w:rPr>
          <w:rFonts w:ascii="Arial" w:hAnsi="Arial" w:cs="Arial"/>
          <w:noProof/>
        </w:rPr>
        <w:fldChar w:fldCharType="end"/>
      </w:r>
      <w:r w:rsidR="00FB6F02" w:rsidRPr="00AE1595">
        <w:rPr>
          <w:rFonts w:ascii="Arial" w:hAnsi="Arial" w:cs="Arial"/>
          <w:noProof/>
        </w:rPr>
        <w:t xml:space="preserve"> </w:t>
      </w:r>
      <w:r w:rsidRPr="00AE1595">
        <w:rPr>
          <w:rFonts w:ascii="Arial" w:hAnsi="Arial" w:cs="Arial"/>
        </w:rPr>
        <w:t xml:space="preserve">and physics </w:t>
      </w:r>
      <w:r w:rsidR="00FB6F02" w:rsidRPr="00AE1595">
        <w:rPr>
          <w:rFonts w:ascii="Arial" w:hAnsi="Arial" w:cs="Arial"/>
          <w:noProof/>
        </w:rPr>
        <w:fldChar w:fldCharType="begin"/>
      </w:r>
      <w:r w:rsidR="00FB6F02"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B6F02" w:rsidRPr="00AE1595">
        <w:rPr>
          <w:rFonts w:ascii="Arial" w:hAnsi="Arial" w:cs="Arial"/>
          <w:noProof/>
        </w:rPr>
        <w:fldChar w:fldCharType="separate"/>
      </w:r>
      <w:r w:rsidR="00FB6F02" w:rsidRPr="00AE1595">
        <w:rPr>
          <w:rFonts w:ascii="Arial" w:hAnsi="Arial" w:cs="Arial"/>
        </w:rPr>
        <w:t>(Akhmetzhanova et al., 2023; Furia &amp; Churchill, 2022)</w:t>
      </w:r>
      <w:r w:rsidR="00FB6F02" w:rsidRPr="00AE1595">
        <w:rPr>
          <w:rFonts w:ascii="Arial" w:hAnsi="Arial" w:cs="Arial"/>
          <w:noProof/>
        </w:rPr>
        <w:fldChar w:fldCharType="end"/>
      </w:r>
      <w:r w:rsidRPr="00AE1595">
        <w:rPr>
          <w:rFonts w:ascii="Arial" w:hAnsi="Arial" w:cs="Arial"/>
        </w:rPr>
        <w:t>. However, very few studies, if any, have tried to use this approach sequentially to infer a model of evolution in population genomics.</w:t>
      </w:r>
    </w:p>
    <w:p w14:paraId="7908CA48" w14:textId="77777777" w:rsidR="005E1FCB" w:rsidRPr="00AE1595" w:rsidRDefault="005E1FCB" w:rsidP="00AE1595">
      <w:pPr>
        <w:jc w:val="both"/>
        <w:rPr>
          <w:rFonts w:ascii="Arial" w:hAnsi="Arial" w:cs="Arial"/>
        </w:rPr>
      </w:pPr>
    </w:p>
    <w:p w14:paraId="6145302E" w14:textId="77777777" w:rsidR="005E1FCB" w:rsidRPr="00AE1595" w:rsidRDefault="005E1FCB" w:rsidP="00AE1595">
      <w:pPr>
        <w:jc w:val="both"/>
        <w:rPr>
          <w:rFonts w:ascii="Arial" w:hAnsi="Arial" w:cs="Arial"/>
          <w:b/>
          <w:bCs/>
        </w:rPr>
      </w:pPr>
      <w:r w:rsidRPr="00AE1595">
        <w:rPr>
          <w:rFonts w:ascii="Arial" w:hAnsi="Arial" w:cs="Arial"/>
          <w:b/>
          <w:bCs/>
        </w:rPr>
        <w:t>2. Methods</w:t>
      </w:r>
    </w:p>
    <w:p w14:paraId="365630A6" w14:textId="09A574C4" w:rsidR="005E1FCB" w:rsidRPr="00AE1595" w:rsidRDefault="005E1FCB" w:rsidP="00AE1595">
      <w:pPr>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3E421CB5" w:rsidR="005E1FCB" w:rsidRPr="00AE1595" w:rsidRDefault="005E1FCB" w:rsidP="00AE1595">
      <w:pPr>
        <w:jc w:val="both"/>
        <w:rPr>
          <w:rFonts w:ascii="Arial" w:hAnsi="Arial" w:cs="Arial"/>
        </w:rPr>
      </w:pPr>
      <w:r w:rsidRPr="00AE1595">
        <w:rPr>
          <w:rFonts w:ascii="Arial" w:hAnsi="Arial" w:cs="Arial"/>
        </w:rPr>
        <w:t xml:space="preserve">The model outline was derived from a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 xml:space="preserve">population model including domestic cats, Scottish </w:t>
      </w:r>
      <w:r w:rsidRPr="00AE1595">
        <w:rPr>
          <w:rFonts w:ascii="Arial" w:hAnsi="Arial" w:cs="Arial"/>
          <w:i/>
          <w:iCs/>
        </w:rPr>
        <w:t>F. silvestris</w:t>
      </w:r>
      <w:r w:rsidRPr="00AE1595">
        <w:rPr>
          <w:rFonts w:ascii="Arial" w:hAnsi="Arial" w:cs="Arial"/>
        </w:rPr>
        <w:t xml:space="preserve">, and a captive population of Scottish </w:t>
      </w:r>
      <w:r w:rsidRPr="00AE1595">
        <w:rPr>
          <w:rFonts w:ascii="Arial" w:hAnsi="Arial" w:cs="Arial"/>
          <w:i/>
          <w:iCs/>
        </w:rPr>
        <w:t>F. silvestris</w:t>
      </w:r>
      <w:r w:rsidRPr="00AE1595">
        <w:rPr>
          <w:rFonts w:ascii="Arial" w:hAnsi="Arial" w:cs="Arial"/>
        </w:rPr>
        <w:t>. 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40DCBE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 xml:space="preserve">Migration between Scottish wildcats and </w:t>
      </w:r>
      <w:r w:rsidR="00AA5E1C">
        <w:rPr>
          <w:rFonts w:ascii="Arial" w:hAnsi="Arial" w:cs="Arial"/>
        </w:rPr>
        <w:t>wildcat</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AA5E1C">
        <w:rPr>
          <w:rFonts w:ascii="Arial" w:hAnsi="Arial" w:cs="Arial"/>
        </w:rPr>
        <w:t>wildcat</w:t>
      </w:r>
      <w:r w:rsidRPr="00AE1595">
        <w:rPr>
          <w:rFonts w:ascii="Arial" w:hAnsi="Arial" w:cs="Arial"/>
        </w:rPr>
        <w:t xml:space="preserve">s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AE1595">
      <w:pPr>
        <w:pStyle w:val="ListParagraph"/>
        <w:numPr>
          <w:ilvl w:val="0"/>
          <w:numId w:val="2"/>
        </w:numPr>
        <w:spacing w:after="160"/>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AE1595">
      <w:pPr>
        <w:jc w:val="both"/>
        <w:rPr>
          <w:rFonts w:ascii="Arial" w:hAnsi="Arial" w:cs="Arial"/>
        </w:rPr>
      </w:pPr>
      <w:r w:rsidRPr="00AE1595">
        <w:rPr>
          <w:rFonts w:ascii="Arial" w:hAnsi="Arial" w:cs="Arial"/>
        </w:rPr>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DB32571" w14:textId="77777777" w:rsidR="005E1FCB" w:rsidRDefault="005E1FCB" w:rsidP="00AE1595">
      <w:pPr>
        <w:jc w:val="both"/>
        <w:rPr>
          <w:rFonts w:ascii="Arial" w:hAnsi="Arial" w:cs="Arial"/>
        </w:rPr>
      </w:pPr>
    </w:p>
    <w:p w14:paraId="3AA2AEA4" w14:textId="77777777" w:rsidR="00AA5E1C" w:rsidRPr="00AE1595" w:rsidRDefault="00AA5E1C" w:rsidP="00AE1595">
      <w:pPr>
        <w:jc w:val="both"/>
        <w:rPr>
          <w:rFonts w:ascii="Arial" w:hAnsi="Arial" w:cs="Arial"/>
        </w:rPr>
      </w:pPr>
    </w:p>
    <w:p w14:paraId="1CB03074" w14:textId="77777777" w:rsidR="005E1FCB" w:rsidRPr="00AE1595" w:rsidRDefault="005E1FCB" w:rsidP="00AE1595">
      <w:pPr>
        <w:jc w:val="both"/>
        <w:rPr>
          <w:rFonts w:ascii="Arial" w:hAnsi="Arial" w:cs="Arial"/>
          <w:i/>
          <w:iCs/>
        </w:rPr>
      </w:pPr>
      <w:r w:rsidRPr="00AE1595">
        <w:rPr>
          <w:rFonts w:ascii="Arial" w:hAnsi="Arial" w:cs="Arial"/>
          <w:i/>
          <w:iCs/>
        </w:rPr>
        <w:lastRenderedPageBreak/>
        <w:t>2.2. Prior distributions</w:t>
      </w:r>
    </w:p>
    <w:p w14:paraId="2E3F81CC" w14:textId="086BB7FE" w:rsidR="005E1FCB" w:rsidRPr="00AE1595" w:rsidRDefault="005E1FCB" w:rsidP="00AE1595">
      <w:pPr>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556336AA" w14:textId="77777777" w:rsidR="005E1FCB" w:rsidRPr="00AE1595" w:rsidRDefault="005E1FCB" w:rsidP="00AE1595">
      <w:pPr>
        <w:jc w:val="both"/>
        <w:rPr>
          <w:rFonts w:ascii="Arial" w:hAnsi="Arial" w:cs="Arial"/>
        </w:rPr>
      </w:pPr>
    </w:p>
    <w:p w14:paraId="5A350381" w14:textId="77777777" w:rsidR="005E1FCB" w:rsidRPr="00AE1595" w:rsidRDefault="005E1FCB" w:rsidP="00AE1595">
      <w:pPr>
        <w:jc w:val="both"/>
        <w:rPr>
          <w:rFonts w:ascii="Arial" w:hAnsi="Arial" w:cs="Arial"/>
          <w:i/>
          <w:iCs/>
        </w:rPr>
      </w:pPr>
      <w:r w:rsidRPr="00AE1595">
        <w:rPr>
          <w:rFonts w:ascii="Arial" w:hAnsi="Arial" w:cs="Arial"/>
          <w:i/>
          <w:iCs/>
        </w:rPr>
        <w:t>2.3. Genomic data</w:t>
      </w:r>
    </w:p>
    <w:p w14:paraId="4801B472" w14:textId="2C8F50A6" w:rsidR="00340E41" w:rsidRPr="00AE1595" w:rsidRDefault="005E1FCB" w:rsidP="00AE1595">
      <w:pPr>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AA5E1C">
        <w:rPr>
          <w:rFonts w:ascii="Arial" w:hAnsi="Arial" w:cs="Arial"/>
        </w:rPr>
        <w:t>wildcat</w:t>
      </w:r>
      <w:r w:rsidRPr="00AE1595">
        <w:rPr>
          <w:rFonts w:ascii="Arial" w:hAnsi="Arial" w:cs="Arial"/>
        </w:rPr>
        <w:t xml:space="preserve">s, and 4 </w:t>
      </w:r>
      <w:r w:rsidRPr="00AE1595">
        <w:rPr>
          <w:rFonts w:ascii="Arial" w:hAnsi="Arial" w:cs="Arial"/>
          <w:i/>
          <w:iCs/>
        </w:rPr>
        <w:t>F. lybica</w:t>
      </w:r>
      <w:r w:rsidRPr="00AE1595">
        <w:rPr>
          <w:rFonts w:ascii="Arial" w:hAnsi="Arial" w:cs="Arial"/>
        </w:rPr>
        <w:t xml:space="preserve">. The E3 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FB6F02" w:rsidRPr="00AE1595">
        <w:rPr>
          <w:rFonts w:ascii="Arial" w:hAnsi="Arial" w:cs="Arial"/>
        </w:rPr>
        <w:instrText xml:space="preserve"> ADDIN ZOTERO_ITEM CSL_CITATION {"citationID":"2RvAursO","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631,"uris":["http://zotero.org/users/14220656/items/QEHW6PGN"],"itemData":{"id":11631,"type":"article-journal","note":"type: Journal Article","title":"Palaeogenomic Evidence for the Long-Term Reproductive Isolation Between Wild and Domestic Cats","author":[{"family":"Jamieson","given":"Alexandra"},{"family":"Carmagnini","given":"Alberto"},{"family":"Howard-McCombe","given":"Jo"},{"family":"Doherty","given":"Sean"},{"family":"Hirons","given":"Alexandra"},{"family":"Dimopolous","given":"Evangelos"},{"family":"Lin","given":"Audrey"},{"family":"Allen","given":"Richard"},{"family":"Anderson-Whymark","given":"Hugo"},{"family":"Barnett","given":"Ross"}],"issued":{"date-parts":[["2023"]]}},"label":"page"}],"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AE1595">
      <w:pPr>
        <w:jc w:val="both"/>
        <w:rPr>
          <w:rFonts w:ascii="Arial" w:hAnsi="Arial" w:cs="Arial"/>
        </w:rPr>
      </w:pPr>
    </w:p>
    <w:p w14:paraId="7C23C7DF" w14:textId="77777777" w:rsidR="00340E41" w:rsidRPr="00AE1595" w:rsidRDefault="00340E41" w:rsidP="00AE1595">
      <w:pPr>
        <w:jc w:val="both"/>
        <w:rPr>
          <w:rFonts w:ascii="Arial" w:hAnsi="Arial" w:cs="Arial"/>
          <w:i/>
          <w:iCs/>
        </w:rPr>
      </w:pPr>
      <w:r w:rsidRPr="00AE1595">
        <w:rPr>
          <w:rFonts w:ascii="Arial" w:hAnsi="Arial" w:cs="Arial"/>
          <w:i/>
          <w:iCs/>
        </w:rPr>
        <w:t>2.4. Coupling forward-time and coalescent simulators</w:t>
      </w:r>
    </w:p>
    <w:p w14:paraId="03B7A6C8" w14:textId="461100D8" w:rsidR="00340E41" w:rsidRPr="00AE1595" w:rsidRDefault="00340E41" w:rsidP="00AE1595">
      <w:pPr>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0E2076" w:rsidRPr="00AE1595">
        <w:rPr>
          <w:rFonts w:ascii="Arial" w:hAnsi="Arial" w:cs="Arial"/>
        </w:rPr>
        <w:t xml:space="preserve">An issue that arises with coalescent simulators is that, although more computationally efficient, </w:t>
      </w:r>
      <w:r w:rsidR="000E2076" w:rsidRPr="00AE1595">
        <w:rPr>
          <w:rFonts w:ascii="Arial" w:hAnsi="Arial" w:cs="Arial"/>
        </w:rPr>
        <w:lastRenderedPageBreak/>
        <w:t>these simulators can create unrealistic pedigree structures</w:t>
      </w:r>
      <w:r w:rsidRPr="00AE1595">
        <w:rPr>
          <w:rFonts w:ascii="Arial" w:hAnsi="Arial" w:cs="Arial"/>
        </w:rPr>
        <w:t xml:space="preserve"> </w:t>
      </w:r>
      <w:r w:rsidR="000E2076" w:rsidRPr="00AE1595">
        <w:rPr>
          <w:rFonts w:ascii="Arial" w:hAnsi="Arial" w:cs="Arial"/>
        </w:rPr>
        <w:t xml:space="preserve">that are different at each locus, rather than </w:t>
      </w:r>
      <w:r w:rsidR="00B433CE" w:rsidRPr="00AE1595">
        <w:rPr>
          <w:rFonts w:ascii="Arial" w:hAnsi="Arial" w:cs="Arial"/>
        </w:rPr>
        <w:t xml:space="preserve">treating the pedigree structure of a population as fixed </w:t>
      </w:r>
      <w:r w:rsidR="00FB6F02" w:rsidRPr="00AE1595">
        <w:rPr>
          <w:rFonts w:ascii="Arial" w:hAnsi="Arial" w:cs="Arial"/>
        </w:rPr>
        <w:fldChar w:fldCharType="begin"/>
      </w:r>
      <w:r w:rsidR="00FB6F02" w:rsidRPr="00AE1595">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FB6F02" w:rsidRPr="00AE1595">
        <w:rPr>
          <w:rFonts w:ascii="Cambria Math" w:hAnsi="Cambria Math" w:cs="Cambria Math"/>
        </w:rPr>
        <w:instrText>∼</w:instrText>
      </w:r>
      <w:r w:rsidR="00FB6F02" w:rsidRPr="00AE1595">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keley et al., 2012)</w:t>
      </w:r>
      <w:r w:rsidR="00FB6F02" w:rsidRPr="00AE1595">
        <w:rPr>
          <w:rFonts w:ascii="Arial" w:hAnsi="Arial" w:cs="Arial"/>
        </w:rPr>
        <w:fldChar w:fldCharType="end"/>
      </w:r>
      <w:r w:rsidRPr="00AE1595">
        <w:rPr>
          <w:rFonts w:ascii="Arial" w:hAnsi="Arial" w:cs="Arial"/>
        </w:rPr>
        <w:t xml:space="preserve">. Therefore, similarly to a recent study using this coupling </w:t>
      </w:r>
      <w:r w:rsidR="00FB6F02" w:rsidRPr="00AE1595">
        <w:rPr>
          <w:rFonts w:ascii="Arial" w:hAnsi="Arial" w:cs="Arial"/>
        </w:rPr>
        <w:fldChar w:fldCharType="begin"/>
      </w:r>
      <w:r w:rsidR="00FB6F02" w:rsidRPr="00AE1595">
        <w:rPr>
          <w:rFonts w:ascii="Arial" w:hAnsi="Arial" w:cs="Arial"/>
        </w:rPr>
        <w:instrText xml:space="preserve"> ADDIN ZOTERO_ITEM CSL_CITATION {"citationID":"PVEbMr1y","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Ward, 2021)</w:t>
      </w:r>
      <w:r w:rsidR="00FB6F02" w:rsidRPr="00AE1595">
        <w:rPr>
          <w:rFonts w:ascii="Arial" w:hAnsi="Arial" w:cs="Arial"/>
        </w:rPr>
        <w:fldChar w:fldCharType="end"/>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and the </w:t>
      </w:r>
      <w:r w:rsidR="00B433CE" w:rsidRPr="00AE1595">
        <w:rPr>
          <w:rFonts w:ascii="Arial" w:hAnsi="Arial" w:cs="Arial"/>
        </w:rPr>
        <w:t>simpler (under our model)</w:t>
      </w:r>
      <w:r w:rsidRPr="00AE1595">
        <w:rPr>
          <w:rFonts w:ascii="Arial" w:hAnsi="Arial" w:cs="Arial"/>
        </w:rPr>
        <w:t xml:space="preserve"> ancient demography of wildcats in the coalescent. </w:t>
      </w:r>
    </w:p>
    <w:p w14:paraId="3786085F" w14:textId="77777777" w:rsidR="00340E41" w:rsidRPr="00AE1595" w:rsidRDefault="00340E41" w:rsidP="00AE1595">
      <w:pPr>
        <w:jc w:val="both"/>
        <w:rPr>
          <w:rFonts w:ascii="Arial" w:hAnsi="Arial" w:cs="Arial"/>
        </w:rPr>
      </w:pPr>
    </w:p>
    <w:p w14:paraId="2BFBE374" w14:textId="55D6E687" w:rsidR="00340E41" w:rsidRPr="00AE1595" w:rsidRDefault="00340E41" w:rsidP="00AE1595">
      <w:pPr>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606251" w:rsidRPr="00AE1595">
        <w:rPr>
          <w:rFonts w:ascii="Arial" w:hAnsi="Arial" w:cs="Arial"/>
        </w:rPr>
        <w:instrText xml:space="preserve"> ADDIN ZOTERO_ITEM CSL_CITATION {"citationID":"Z0VL2SZx","properties":{"formattedCitation":"(M. Beaumont et al., 2001)","plainCitation":"(M. 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M. 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succinct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AE1595">
      <w:pPr>
        <w:jc w:val="both"/>
        <w:rPr>
          <w:rFonts w:ascii="Arial" w:hAnsi="Arial" w:cs="Arial"/>
        </w:rPr>
      </w:pPr>
    </w:p>
    <w:p w14:paraId="1285ADFC" w14:textId="77777777" w:rsidR="00606251" w:rsidRPr="00AE1595" w:rsidRDefault="00340E41" w:rsidP="00AE1595">
      <w:pPr>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AE1595">
      <w:pPr>
        <w:jc w:val="both"/>
        <w:rPr>
          <w:rFonts w:ascii="Arial" w:hAnsi="Arial" w:cs="Arial"/>
        </w:rPr>
      </w:pPr>
    </w:p>
    <w:p w14:paraId="091CE673" w14:textId="77777777" w:rsidR="00340E41" w:rsidRPr="00AE1595" w:rsidRDefault="00340E41" w:rsidP="00AE1595">
      <w:pPr>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AE1595">
      <w:pPr>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lastRenderedPageBreak/>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Holsinger &amp; 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AE1595">
      <w:pPr>
        <w:pStyle w:val="ListParagraph"/>
        <w:numPr>
          <w:ilvl w:val="0"/>
          <w:numId w:val="17"/>
        </w:numPr>
        <w:spacing w:after="160"/>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AE1595">
      <w:pPr>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AE1595">
      <w:pPr>
        <w:jc w:val="both"/>
        <w:rPr>
          <w:rFonts w:ascii="Arial" w:hAnsi="Arial" w:cs="Arial"/>
        </w:rPr>
      </w:pPr>
    </w:p>
    <w:p w14:paraId="14BA6E9B" w14:textId="4D1779BE" w:rsidR="00340E41" w:rsidRPr="00AE1595" w:rsidRDefault="00340E41" w:rsidP="00AE1595">
      <w:pPr>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AE1595">
      <w:pPr>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AE1595">
      <w:pPr>
        <w:jc w:val="both"/>
        <w:rPr>
          <w:rFonts w:ascii="Arial" w:hAnsi="Arial" w:cs="Arial"/>
        </w:rPr>
      </w:pPr>
    </w:p>
    <w:p w14:paraId="053B2533" w14:textId="42DBF59F" w:rsidR="003F5A52" w:rsidRPr="00AE1595" w:rsidRDefault="003F5A52" w:rsidP="003F5A52">
      <w:pPr>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6DE9C438" w14:textId="3B2750D0" w:rsidR="007E19FE" w:rsidRDefault="007E19FE" w:rsidP="003F5A52">
      <w:pPr>
        <w:jc w:val="both"/>
        <w:rPr>
          <w:rFonts w:ascii="Arial" w:hAnsi="Arial" w:cs="Arial"/>
        </w:rPr>
      </w:pPr>
      <w:r>
        <w:rPr>
          <w:rFonts w:ascii="Arial" w:hAnsi="Arial" w:cs="Arial"/>
        </w:rPr>
        <w:lastRenderedPageBreak/>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w:t>
      </w:r>
      <w:r w:rsidR="00AA5E1C">
        <w:rPr>
          <w:rFonts w:ascii="Arial" w:hAnsi="Arial" w:cs="Arial"/>
        </w:rPr>
        <w:t xml:space="preserve">Originally, mutation and recombination rates were taken as </w:t>
      </w:r>
      <w:r>
        <w:rPr>
          <w:rFonts w:ascii="Arial" w:hAnsi="Arial" w:cs="Arial"/>
        </w:rPr>
        <w:t>Talk about mutation recomb here and anything else not ss</w:t>
      </w:r>
    </w:p>
    <w:p w14:paraId="02DE44E5" w14:textId="77777777" w:rsidR="00AA5E1C" w:rsidRDefault="00AA5E1C" w:rsidP="003F5A52">
      <w:pPr>
        <w:jc w:val="both"/>
        <w:rPr>
          <w:rFonts w:ascii="Arial" w:hAnsi="Arial" w:cs="Arial"/>
        </w:rPr>
      </w:pPr>
    </w:p>
    <w:p w14:paraId="20BA1C31" w14:textId="10E247E3" w:rsidR="007E19FE" w:rsidRDefault="007E19FE" w:rsidP="003F5A52">
      <w:pPr>
        <w:jc w:val="both"/>
        <w:rPr>
          <w:rFonts w:ascii="Arial" w:hAnsi="Arial" w:cs="Arial"/>
        </w:rPr>
      </w:pPr>
      <w:r>
        <w:rPr>
          <w:rFonts w:ascii="Arial" w:hAnsi="Arial" w:cs="Arial"/>
        </w:rPr>
        <w:t xml:space="preserve">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sidR="00C14E12">
        <w:rPr>
          <w:rFonts w:ascii="Arial" w:hAnsi="Arial" w:cs="Arial"/>
        </w:rPr>
        <w:t xml:space="preserve">, admixture </w:t>
      </w:r>
      <w:r w:rsidR="00C14E12">
        <w:rPr>
          <w:rFonts w:ascii="Arial" w:hAnsi="Arial" w:cs="Arial"/>
        </w:rPr>
        <w:fldChar w:fldCharType="begin"/>
      </w:r>
      <w:r w:rsidR="00C14E12">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sidR="00C14E12">
        <w:rPr>
          <w:rFonts w:ascii="Arial" w:hAnsi="Arial" w:cs="Arial"/>
        </w:rPr>
        <w:fldChar w:fldCharType="separate"/>
      </w:r>
      <w:r w:rsidR="00C14E12" w:rsidRPr="00C14E12">
        <w:rPr>
          <w:rFonts w:ascii="Arial" w:hAnsi="Arial" w:cs="Arial"/>
        </w:rPr>
        <w:t>(Stajich &amp; Hahn, 2005)</w:t>
      </w:r>
      <w:r w:rsidR="00C14E12">
        <w:rPr>
          <w:rFonts w:ascii="Arial" w:hAnsi="Arial" w:cs="Arial"/>
        </w:rPr>
        <w:fldChar w:fldCharType="end"/>
      </w:r>
      <w:r w:rsidR="00C14E12">
        <w:rPr>
          <w:rFonts w:ascii="Arial" w:hAnsi="Arial" w:cs="Arial"/>
        </w:rPr>
        <w:t>,</w:t>
      </w:r>
      <w:r>
        <w:rPr>
          <w:rFonts w:ascii="Arial" w:hAnsi="Arial" w:cs="Arial"/>
        </w:rPr>
        <w:t xml:space="preserve"> or a structure</w:t>
      </w:r>
      <w:r w:rsidR="00C14E12">
        <w:rPr>
          <w:rFonts w:ascii="Arial" w:hAnsi="Arial" w:cs="Arial"/>
        </w:rPr>
        <w:t>d</w:t>
      </w:r>
      <w:r>
        <w:rPr>
          <w:rFonts w:ascii="Arial" w:hAnsi="Arial" w:cs="Arial"/>
        </w:rPr>
        <w:t xml:space="preserve"> population</w:t>
      </w:r>
      <w:r w:rsidR="00C14E12">
        <w:rPr>
          <w:rFonts w:ascii="Arial" w:hAnsi="Arial" w:cs="Arial"/>
        </w:rPr>
        <w:t xml:space="preserve"> </w:t>
      </w:r>
      <w:r w:rsidR="00C14E12">
        <w:rPr>
          <w:rFonts w:ascii="Arial" w:hAnsi="Arial" w:cs="Arial"/>
        </w:rPr>
        <w:fldChar w:fldCharType="begin"/>
      </w:r>
      <w:r w:rsidR="00C14E12">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sidR="00C14E12">
        <w:rPr>
          <w:rFonts w:ascii="Arial" w:hAnsi="Arial" w:cs="Arial"/>
        </w:rPr>
        <w:fldChar w:fldCharType="separate"/>
      </w:r>
      <w:r w:rsidR="00C14E12" w:rsidRPr="00C14E12">
        <w:rPr>
          <w:rFonts w:ascii="Arial" w:hAnsi="Arial" w:cs="Arial"/>
        </w:rPr>
        <w:t>(Wakeley, 1999)</w:t>
      </w:r>
      <w:r w:rsidR="00C14E12">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xml:space="preserve">. </w:t>
      </w:r>
      <w:r w:rsidR="00C14E12">
        <w:rPr>
          <w:rFonts w:ascii="Arial" w:hAnsi="Arial" w:cs="Arial"/>
        </w:rPr>
        <w:t xml:space="preserve"> (should this bit be in Discussion?)</w:t>
      </w:r>
    </w:p>
    <w:p w14:paraId="7D7EFB41" w14:textId="77777777" w:rsidR="00C14E12" w:rsidRDefault="00C14E12" w:rsidP="003F5A52">
      <w:pPr>
        <w:jc w:val="both"/>
        <w:rPr>
          <w:rFonts w:ascii="Arial" w:hAnsi="Arial" w:cs="Arial"/>
        </w:rPr>
      </w:pPr>
    </w:p>
    <w:p w14:paraId="05D54D37" w14:textId="77777777" w:rsidR="003F5A52" w:rsidRDefault="003F5A52" w:rsidP="003F5A52">
      <w:pPr>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3F5A52">
      <w:pPr>
        <w:pStyle w:val="ListParagraph"/>
        <w:numPr>
          <w:ilvl w:val="0"/>
          <w:numId w:val="21"/>
        </w:numPr>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correlation in the set of summary statistics to 0.99. 24 summary statistics were removed using this method</w:t>
      </w:r>
    </w:p>
    <w:p w14:paraId="0D0670DF" w14:textId="5A2789F4" w:rsidR="003F5A52" w:rsidRPr="00502589" w:rsidRDefault="003F5A52" w:rsidP="003F5A52">
      <w:pPr>
        <w:pStyle w:val="ListParagraph"/>
        <w:numPr>
          <w:ilvl w:val="0"/>
          <w:numId w:val="21"/>
        </w:numPr>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 p(x) + noise, we can attempt to infer a posterior over the noise to identify misspecified summary statistics. 10 summary statistics were removed using this method, with an absolute noise threshold of 0.8. (how to explain this</w:t>
      </w:r>
      <w:r w:rsidR="00F977F3">
        <w:rPr>
          <w:rFonts w:ascii="Arial" w:hAnsi="Arial" w:cs="Arial"/>
        </w:rPr>
        <w:t>/how much detail needed)</w:t>
      </w:r>
    </w:p>
    <w:p w14:paraId="4B24D53B" w14:textId="77777777" w:rsidR="003F5A52" w:rsidRPr="003F5A52" w:rsidRDefault="003F5A52" w:rsidP="003F5A52">
      <w:pPr>
        <w:pStyle w:val="ListParagraph"/>
        <w:numPr>
          <w:ilvl w:val="0"/>
          <w:numId w:val="21"/>
        </w:numPr>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w:t>
      </w:r>
      <w:r>
        <w:rPr>
          <w:rFonts w:ascii="Arial" w:hAnsi="Arial" w:cs="Arial"/>
        </w:rPr>
        <w:lastRenderedPageBreak/>
        <w:t>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p w14:paraId="7161D670" w14:textId="45416195" w:rsidR="003F5A52" w:rsidRPr="003F5A52" w:rsidRDefault="003F5A52" w:rsidP="00AE1595">
      <w:pPr>
        <w:pStyle w:val="ListParagraph"/>
        <w:numPr>
          <w:ilvl w:val="0"/>
          <w:numId w:val="21"/>
        </w:numPr>
        <w:jc w:val="both"/>
        <w:rPr>
          <w:rFonts w:ascii="Arial" w:hAnsi="Arial" w:cs="Arial"/>
          <w:b/>
          <w:bCs/>
        </w:rPr>
      </w:pPr>
      <w:r>
        <w:rPr>
          <w:rFonts w:ascii="Arial" w:hAnsi="Arial" w:cs="Arial"/>
          <w:b/>
          <w:bCs/>
        </w:rPr>
        <w:t xml:space="preserve">Posterior predictive checks. </w:t>
      </w:r>
      <w:r>
        <w:rPr>
          <w:rFonts w:ascii="Arial" w:hAnsi="Arial" w:cs="Arial"/>
        </w:rPr>
        <w:t xml:space="preserve"> Potential paragraph about posterior methods.</w:t>
      </w:r>
    </w:p>
    <w:p w14:paraId="49B433E7" w14:textId="77777777" w:rsidR="00340E41" w:rsidRPr="00AE1595" w:rsidRDefault="00340E41" w:rsidP="00AE1595">
      <w:pPr>
        <w:jc w:val="both"/>
        <w:rPr>
          <w:rFonts w:ascii="Arial" w:hAnsi="Arial" w:cs="Arial"/>
        </w:rPr>
      </w:pPr>
    </w:p>
    <w:p w14:paraId="213813F7" w14:textId="77777777" w:rsidR="00340E41" w:rsidRPr="00AE1595" w:rsidRDefault="00340E41" w:rsidP="00AE1595">
      <w:pPr>
        <w:jc w:val="both"/>
        <w:rPr>
          <w:rFonts w:ascii="Arial" w:hAnsi="Arial" w:cs="Arial"/>
          <w:b/>
          <w:bCs/>
        </w:rPr>
      </w:pPr>
      <w:r w:rsidRPr="00AE1595">
        <w:rPr>
          <w:rFonts w:ascii="Arial" w:hAnsi="Arial" w:cs="Arial"/>
          <w:b/>
          <w:bCs/>
        </w:rPr>
        <w:t>3. Results</w:t>
      </w:r>
    </w:p>
    <w:p w14:paraId="7F62A58C" w14:textId="77777777" w:rsidR="00340E41" w:rsidRPr="00AE1595" w:rsidRDefault="00340E41" w:rsidP="00AE1595">
      <w:pPr>
        <w:jc w:val="both"/>
        <w:rPr>
          <w:rFonts w:ascii="Arial" w:hAnsi="Arial" w:cs="Arial"/>
          <w:i/>
          <w:iCs/>
        </w:rPr>
      </w:pPr>
      <w:r w:rsidRPr="00AE1595">
        <w:rPr>
          <w:rFonts w:ascii="Arial" w:hAnsi="Arial" w:cs="Arial"/>
          <w:i/>
          <w:iCs/>
        </w:rPr>
        <w:t>3.1. Posterior distributions</w:t>
      </w:r>
    </w:p>
    <w:p w14:paraId="0675DC41" w14:textId="76C13FA2" w:rsidR="00340E41" w:rsidRPr="00AE1595" w:rsidRDefault="00340E41" w:rsidP="00AE1595">
      <w:pPr>
        <w:jc w:val="both"/>
        <w:rPr>
          <w:rFonts w:ascii="Arial" w:hAnsi="Arial" w:cs="Arial"/>
        </w:rPr>
      </w:pPr>
      <w:r w:rsidRPr="00AE1595">
        <w:rPr>
          <w:rFonts w:ascii="Arial" w:hAnsi="Arial" w:cs="Arial"/>
        </w:rPr>
        <w:t>After one round of inference, the marginal posteriors estimated were narrower than priors for the majority of parameters (</w:t>
      </w:r>
      <w:r w:rsidRPr="00AE1595">
        <w:rPr>
          <w:rFonts w:ascii="Arial" w:hAnsi="Arial" w:cs="Arial"/>
          <w:i/>
          <w:iCs/>
        </w:rPr>
        <w:t>Fig. 3</w:t>
      </w:r>
      <w:r w:rsidRPr="00AE1595">
        <w:rPr>
          <w:rFonts w:ascii="Arial" w:hAnsi="Arial" w:cs="Arial"/>
        </w:rPr>
        <w:t xml:space="preserve">). However, the second round of inference yielded posteriors that were almost all wider than the previous round’s estimates. Despite this, posteriors for many parameters were still improvements on our prior distributions. The posterior for </w:t>
      </w:r>
      <w:r w:rsidRPr="00AE1595">
        <w:rPr>
          <w:rFonts w:ascii="Arial" w:hAnsi="Arial" w:cs="Arial"/>
          <w:i/>
          <w:iCs/>
        </w:rPr>
        <w:t>F. lybica</w:t>
      </w:r>
      <w:r w:rsidRPr="00AE1595">
        <w:rPr>
          <w:rFonts w:ascii="Arial" w:hAnsi="Arial" w:cs="Arial"/>
        </w:rPr>
        <w:t xml:space="preserve"> divergence was almost identical to our prior, and was very widely distributed around a posterior mean of 79k generations (</w:t>
      </w:r>
      <w:r w:rsidRPr="00AE1595">
        <w:rPr>
          <w:rFonts w:ascii="Arial" w:hAnsi="Arial" w:cs="Arial"/>
          <w:i/>
          <w:iCs/>
        </w:rPr>
        <w:t>Fig. 3a</w:t>
      </w:r>
      <w:r w:rsidRPr="00AE1595">
        <w:rPr>
          <w:rFonts w:ascii="Arial" w:hAnsi="Arial" w:cs="Arial"/>
        </w:rPr>
        <w:t xml:space="preserve">). Posteriors for Scottish </w:t>
      </w:r>
      <w:r w:rsidRPr="00AE1595">
        <w:rPr>
          <w:rFonts w:ascii="Arial" w:hAnsi="Arial" w:cs="Arial"/>
          <w:i/>
          <w:iCs/>
        </w:rPr>
        <w:t>F. silvestris</w:t>
      </w:r>
      <w:r w:rsidRPr="00AE1595">
        <w:rPr>
          <w:rFonts w:ascii="Arial" w:hAnsi="Arial" w:cs="Arial"/>
        </w:rPr>
        <w:t xml:space="preserve"> and </w:t>
      </w:r>
      <w:r w:rsidR="00AA5E1C">
        <w:rPr>
          <w:rFonts w:ascii="Arial" w:hAnsi="Arial" w:cs="Arial"/>
        </w:rPr>
        <w:t>wildcat</w:t>
      </w:r>
      <w:r w:rsidRPr="00AE1595">
        <w:rPr>
          <w:rFonts w:ascii="Arial" w:hAnsi="Arial" w:cs="Arial"/>
        </w:rPr>
        <w:t xml:space="preserve"> divergence times were also very similar to our priors, but were slightly lower and similarly distributed around posterior means of 4400 and 3400 generations respectively (</w:t>
      </w:r>
      <w:r w:rsidRPr="00AE1595">
        <w:rPr>
          <w:rFonts w:ascii="Arial" w:hAnsi="Arial" w:cs="Arial"/>
          <w:i/>
          <w:iCs/>
        </w:rPr>
        <w:t>Fig. 3b, c</w:t>
      </w:r>
      <w:r w:rsidRPr="00AE1595">
        <w:rPr>
          <w:rFonts w:ascii="Arial" w:hAnsi="Arial" w:cs="Arial"/>
        </w:rPr>
        <w:t>). The posterior for divergence of the captive population was wider than our prior and had a posterior mean of 11.7 generations (</w:t>
      </w:r>
      <w:r w:rsidRPr="00AE1595">
        <w:rPr>
          <w:rFonts w:ascii="Arial" w:hAnsi="Arial" w:cs="Arial"/>
          <w:i/>
          <w:iCs/>
        </w:rPr>
        <w:t>Fig. 3d</w:t>
      </w:r>
      <w:r w:rsidRPr="00AE1595">
        <w:rPr>
          <w:rFonts w:ascii="Arial" w:hAnsi="Arial" w:cs="Arial"/>
        </w:rPr>
        <w:t>), the size of this population was also wider than the prior and had a posterior mean of 140 individuals (</w:t>
      </w:r>
      <w:r w:rsidRPr="00AE1595">
        <w:rPr>
          <w:rFonts w:ascii="Arial" w:hAnsi="Arial" w:cs="Arial"/>
          <w:i/>
          <w:iCs/>
        </w:rPr>
        <w:t>Fig. 3e</w:t>
      </w:r>
      <w:r w:rsidRPr="00AE1595">
        <w:rPr>
          <w:rFonts w:ascii="Arial" w:hAnsi="Arial" w:cs="Arial"/>
        </w:rPr>
        <w:t xml:space="preserve">). The posterior for population size of Scottish </w:t>
      </w:r>
      <w:r w:rsidRPr="00AE1595">
        <w:rPr>
          <w:rFonts w:ascii="Arial" w:hAnsi="Arial" w:cs="Arial"/>
          <w:i/>
          <w:iCs/>
        </w:rPr>
        <w:t>F. silvestris</w:t>
      </w:r>
      <w:r w:rsidRPr="00AE1595">
        <w:rPr>
          <w:rFonts w:ascii="Arial" w:hAnsi="Arial" w:cs="Arial"/>
        </w:rPr>
        <w:t xml:space="preserve"> was narrower than both our prior and first round posterior, narrowly distributed around a mean of 4050 individuals (</w:t>
      </w:r>
      <w:r w:rsidRPr="00AE1595">
        <w:rPr>
          <w:rFonts w:ascii="Arial" w:hAnsi="Arial" w:cs="Arial"/>
          <w:i/>
          <w:iCs/>
        </w:rPr>
        <w:t>Fig. 3f</w:t>
      </w:r>
      <w:r w:rsidRPr="00AE1595">
        <w:rPr>
          <w:rFonts w:ascii="Arial" w:hAnsi="Arial" w:cs="Arial"/>
        </w:rPr>
        <w:t xml:space="preserve">). Posteriors for European </w:t>
      </w:r>
      <w:r w:rsidRPr="00AE1595">
        <w:rPr>
          <w:rFonts w:ascii="Arial" w:hAnsi="Arial" w:cs="Arial"/>
          <w:i/>
          <w:iCs/>
        </w:rPr>
        <w:t>F. silvestris</w:t>
      </w:r>
      <w:r w:rsidRPr="00AE1595">
        <w:rPr>
          <w:rFonts w:ascii="Arial" w:hAnsi="Arial" w:cs="Arial"/>
        </w:rPr>
        <w:t xml:space="preserve"> and </w:t>
      </w:r>
      <w:r w:rsidR="00AA5E1C">
        <w:rPr>
          <w:rFonts w:ascii="Arial" w:hAnsi="Arial" w:cs="Arial"/>
        </w:rPr>
        <w:t>wildcat</w:t>
      </w:r>
      <w:r w:rsidRPr="00AE1595">
        <w:rPr>
          <w:rFonts w:ascii="Arial" w:hAnsi="Arial" w:cs="Arial"/>
        </w:rPr>
        <w:t xml:space="preserve"> cat effective population sizes were both slightly narrower than our priors, with means of 15.3k and 111k individuals respectively (</w:t>
      </w:r>
      <w:r w:rsidRPr="00AE1595">
        <w:rPr>
          <w:rFonts w:ascii="Arial" w:hAnsi="Arial" w:cs="Arial"/>
          <w:i/>
          <w:iCs/>
        </w:rPr>
        <w:t>Fig. 3g, h</w:t>
      </w:r>
      <w:r w:rsidRPr="00AE1595">
        <w:rPr>
          <w:rFonts w:ascii="Arial" w:hAnsi="Arial" w:cs="Arial"/>
        </w:rPr>
        <w:t xml:space="preserve">). The posterior for current </w:t>
      </w:r>
      <w:r w:rsidRPr="00AE1595">
        <w:rPr>
          <w:rFonts w:ascii="Arial" w:hAnsi="Arial" w:cs="Arial"/>
          <w:i/>
          <w:iCs/>
        </w:rPr>
        <w:t>F. lybica</w:t>
      </w:r>
      <w:r w:rsidRPr="00AE1595">
        <w:rPr>
          <w:rFonts w:ascii="Arial" w:hAnsi="Arial" w:cs="Arial"/>
        </w:rPr>
        <w:t xml:space="preserve"> population size was narrower than our prior, and had a posterior mean of 7.9k individuals (</w:t>
      </w:r>
      <w:r w:rsidRPr="00AE1595">
        <w:rPr>
          <w:rFonts w:ascii="Arial" w:hAnsi="Arial" w:cs="Arial"/>
          <w:i/>
          <w:iCs/>
        </w:rPr>
        <w:t>Fig. 3i</w:t>
      </w:r>
      <w:r w:rsidRPr="00AE1595">
        <w:rPr>
          <w:rFonts w:ascii="Arial" w:hAnsi="Arial" w:cs="Arial"/>
        </w:rPr>
        <w:t>). Despite reasonably narrow first</w:t>
      </w:r>
      <w:r w:rsidR="006B373E" w:rsidRPr="00AE1595">
        <w:rPr>
          <w:rFonts w:ascii="Arial" w:hAnsi="Arial" w:cs="Arial"/>
        </w:rPr>
        <w:t>-</w:t>
      </w:r>
      <w:r w:rsidRPr="00AE1595">
        <w:rPr>
          <w:rFonts w:ascii="Arial" w:hAnsi="Arial" w:cs="Arial"/>
        </w:rPr>
        <w:t>round posteriors, both second</w:t>
      </w:r>
      <w:r w:rsidR="006B373E" w:rsidRPr="00AE1595">
        <w:rPr>
          <w:rFonts w:ascii="Arial" w:hAnsi="Arial" w:cs="Arial"/>
        </w:rPr>
        <w:t>-</w:t>
      </w:r>
      <w:r w:rsidRPr="00AE1595">
        <w:rPr>
          <w:rFonts w:ascii="Arial" w:hAnsi="Arial" w:cs="Arial"/>
        </w:rPr>
        <w:t xml:space="preserve">round posteriors for ancestral </w:t>
      </w:r>
      <w:r w:rsidRPr="00AE1595">
        <w:rPr>
          <w:rFonts w:ascii="Arial" w:hAnsi="Arial" w:cs="Arial"/>
          <w:i/>
          <w:iCs/>
        </w:rPr>
        <w:t xml:space="preserve">F. silvestris </w:t>
      </w:r>
      <w:r w:rsidRPr="00AE1595">
        <w:rPr>
          <w:rFonts w:ascii="Arial" w:hAnsi="Arial" w:cs="Arial"/>
        </w:rPr>
        <w:t xml:space="preserve">and </w:t>
      </w:r>
      <w:r w:rsidRPr="00AE1595">
        <w:rPr>
          <w:rFonts w:ascii="Arial" w:hAnsi="Arial" w:cs="Arial"/>
          <w:i/>
          <w:iCs/>
        </w:rPr>
        <w:t>F. lybica</w:t>
      </w:r>
      <w:r w:rsidRPr="00AE1595">
        <w:rPr>
          <w:rFonts w:ascii="Arial" w:hAnsi="Arial" w:cs="Arial"/>
        </w:rPr>
        <w:t xml:space="preserve"> population size were far wider than our priors, so provided no reasonable estimates of these parameters (</w:t>
      </w:r>
      <w:r w:rsidRPr="00AE1595">
        <w:rPr>
          <w:rFonts w:ascii="Arial" w:hAnsi="Arial" w:cs="Arial"/>
          <w:i/>
          <w:iCs/>
        </w:rPr>
        <w:t>Fig. 3j, k</w:t>
      </w:r>
      <w:r w:rsidRPr="00AE1595">
        <w:rPr>
          <w:rFonts w:ascii="Arial" w:hAnsi="Arial" w:cs="Arial"/>
        </w:rPr>
        <w:t xml:space="preserve">). Posteriors for genetic migration parameters were all more narrowly distributed than our priors, with a posterior mean for migration length between </w:t>
      </w:r>
      <w:r w:rsidR="00AA5E1C">
        <w:rPr>
          <w:rFonts w:ascii="Arial" w:hAnsi="Arial" w:cs="Arial"/>
        </w:rPr>
        <w:t>wildcat</w:t>
      </w:r>
      <w:r w:rsidRPr="00AE1595">
        <w:rPr>
          <w:rFonts w:ascii="Arial" w:hAnsi="Arial" w:cs="Arial"/>
        </w:rPr>
        <w:t>s and Wild populations of 11.6 generations (</w:t>
      </w:r>
      <w:r w:rsidRPr="00AE1595">
        <w:rPr>
          <w:rFonts w:ascii="Arial" w:hAnsi="Arial" w:cs="Arial"/>
          <w:i/>
          <w:iCs/>
        </w:rPr>
        <w:t>Fig. 3l</w:t>
      </w:r>
      <w:r w:rsidRPr="00AE1595">
        <w:rPr>
          <w:rFonts w:ascii="Arial" w:hAnsi="Arial" w:cs="Arial"/>
        </w:rPr>
        <w:t>), and posterior means for the rate of migration to wild and captive populations of 3.7% and 6.8% migrants per generation respectively (</w:t>
      </w:r>
      <w:r w:rsidRPr="00AE1595">
        <w:rPr>
          <w:rFonts w:ascii="Arial" w:hAnsi="Arial" w:cs="Arial"/>
          <w:i/>
          <w:iCs/>
        </w:rPr>
        <w:t>Fig. 3m, n</w:t>
      </w:r>
      <w:r w:rsidRPr="00AE1595">
        <w:rPr>
          <w:rFonts w:ascii="Arial" w:hAnsi="Arial" w:cs="Arial"/>
        </w:rPr>
        <w:t>). Posteriors for mutation rate and recombination rate were both considerably wider than our priors, so provide no precise estimates for these parameters (</w:t>
      </w:r>
      <w:r w:rsidRPr="00AE1595">
        <w:rPr>
          <w:rFonts w:ascii="Arial" w:hAnsi="Arial" w:cs="Arial"/>
          <w:i/>
          <w:iCs/>
        </w:rPr>
        <w:t>Fig. 3o, p</w:t>
      </w:r>
      <w:r w:rsidRPr="00AE1595">
        <w:rPr>
          <w:rFonts w:ascii="Arial" w:hAnsi="Arial" w:cs="Arial"/>
        </w:rPr>
        <w:t>). The plot of marginal pairwise distributions for the first round revealed a number of parameters were correlated, and therefore potentially non-identifiable (</w:t>
      </w:r>
      <w:r w:rsidRPr="00AE1595">
        <w:rPr>
          <w:rFonts w:ascii="Arial" w:hAnsi="Arial" w:cs="Arial"/>
          <w:i/>
          <w:iCs/>
        </w:rPr>
        <w:t>Fig. 4</w:t>
      </w:r>
      <w:r w:rsidRPr="00AE1595">
        <w:rPr>
          <w:rFonts w:ascii="Arial" w:hAnsi="Arial" w:cs="Arial"/>
        </w:rPr>
        <w:t xml:space="preserve">). Correlation of these parameters indicates that the data may lack features that separately describe these parameters, and features determining one parameter will also </w:t>
      </w:r>
      <w:r w:rsidRPr="00AE1595">
        <w:rPr>
          <w:rFonts w:ascii="Arial" w:hAnsi="Arial" w:cs="Arial"/>
        </w:rPr>
        <w:lastRenderedPageBreak/>
        <w:t xml:space="preserve">determine the other </w:t>
      </w:r>
      <w:r w:rsidR="00606251" w:rsidRPr="00AE1595">
        <w:rPr>
          <w:rFonts w:ascii="Arial" w:hAnsi="Arial" w:cs="Arial"/>
        </w:rPr>
        <w:fldChar w:fldCharType="begin"/>
      </w:r>
      <w:r w:rsidR="00BC0C48" w:rsidRPr="00AE1595">
        <w:rPr>
          <w:rFonts w:ascii="Arial" w:hAnsi="Arial" w:cs="Arial"/>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AE1595">
        <w:rPr>
          <w:rFonts w:ascii="Arial" w:hAnsi="Arial" w:cs="Arial"/>
        </w:rPr>
        <w:fldChar w:fldCharType="separate"/>
      </w:r>
      <w:r w:rsidR="00BC0C48" w:rsidRPr="00AE1595">
        <w:rPr>
          <w:rFonts w:ascii="Arial" w:hAnsi="Arial" w:cs="Arial"/>
        </w:rPr>
        <w:t>(Li &amp; Vu, 2013)</w:t>
      </w:r>
      <w:r w:rsidR="00606251" w:rsidRPr="00AE1595">
        <w:rPr>
          <w:rFonts w:ascii="Arial" w:hAnsi="Arial" w:cs="Arial"/>
        </w:rPr>
        <w:fldChar w:fldCharType="end"/>
      </w:r>
      <w:r w:rsidRPr="00AE1595">
        <w:rPr>
          <w:rFonts w:ascii="Arial" w:hAnsi="Arial" w:cs="Arial"/>
        </w:rPr>
        <w:t xml:space="preserve">. Parameters with high correlation included mutation rate, ancient population sizes, and </w:t>
      </w:r>
      <w:r w:rsidRPr="00AE1595">
        <w:rPr>
          <w:rFonts w:ascii="Arial" w:hAnsi="Arial" w:cs="Arial"/>
          <w:i/>
          <w:iCs/>
        </w:rPr>
        <w:t>F. lybica</w:t>
      </w:r>
      <w:r w:rsidRPr="00AE1595">
        <w:rPr>
          <w:rFonts w:ascii="Arial" w:hAnsi="Arial" w:cs="Arial"/>
        </w:rPr>
        <w:t xml:space="preserve"> divergence.</w:t>
      </w:r>
    </w:p>
    <w:p w14:paraId="728F6EC5" w14:textId="77777777" w:rsidR="00340E41" w:rsidRDefault="00340E41" w:rsidP="00AE1595">
      <w:pPr>
        <w:jc w:val="both"/>
        <w:rPr>
          <w:rFonts w:ascii="Arial" w:hAnsi="Arial" w:cs="Arial"/>
        </w:rPr>
      </w:pPr>
    </w:p>
    <w:p w14:paraId="582D2510" w14:textId="77777777" w:rsidR="003F5A52" w:rsidRPr="00AE1595" w:rsidRDefault="003F5A52" w:rsidP="00AE1595">
      <w:pPr>
        <w:jc w:val="both"/>
        <w:rPr>
          <w:rFonts w:ascii="Arial" w:hAnsi="Arial" w:cs="Arial"/>
        </w:rPr>
      </w:pPr>
    </w:p>
    <w:p w14:paraId="03996E83" w14:textId="77777777" w:rsidR="00340E41" w:rsidRPr="00AE1595" w:rsidRDefault="00340E41" w:rsidP="00AE1595">
      <w:pPr>
        <w:jc w:val="both"/>
        <w:rPr>
          <w:rFonts w:ascii="Arial" w:hAnsi="Arial" w:cs="Arial"/>
        </w:rPr>
      </w:pPr>
      <w:r w:rsidRPr="00AE1595">
        <w:rPr>
          <w:rFonts w:ascii="Arial" w:hAnsi="Arial" w:cs="Arial"/>
          <w:i/>
          <w:iCs/>
        </w:rPr>
        <w:t>3.2. Maximum a posteriori model</w:t>
      </w:r>
    </w:p>
    <w:p w14:paraId="30313D48" w14:textId="6B1364D0" w:rsidR="00340E41" w:rsidRPr="00AE1595" w:rsidRDefault="00340E41" w:rsidP="00AE1595">
      <w:pPr>
        <w:jc w:val="both"/>
        <w:rPr>
          <w:rFonts w:ascii="Arial" w:hAnsi="Arial" w:cs="Arial"/>
        </w:rPr>
      </w:pPr>
      <w:r w:rsidRPr="00AE1595">
        <w:rPr>
          <w:rFonts w:ascii="Arial" w:hAnsi="Arial" w:cs="Arial"/>
        </w:rPr>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AA5E1C">
        <w:rPr>
          <w:rFonts w:ascii="Arial" w:hAnsi="Arial" w:cs="Arial"/>
        </w:rPr>
        <w:t>wildcat</w:t>
      </w:r>
      <w:r w:rsidRPr="00AE1595">
        <w:rPr>
          <w:rFonts w:ascii="Arial" w:hAnsi="Arial" w:cs="Arial"/>
        </w:rPr>
        <w:t xml:space="preserve"> cluster.</w:t>
      </w:r>
    </w:p>
    <w:p w14:paraId="6C08B4A4" w14:textId="77777777" w:rsidR="00340E41" w:rsidRPr="00AE1595" w:rsidRDefault="00340E41" w:rsidP="00AE1595">
      <w:pPr>
        <w:jc w:val="both"/>
        <w:rPr>
          <w:rFonts w:ascii="Arial" w:hAnsi="Arial" w:cs="Arial"/>
          <w:u w:val="single"/>
        </w:rPr>
      </w:pPr>
    </w:p>
    <w:p w14:paraId="2506EE57" w14:textId="77777777" w:rsidR="00340E41" w:rsidRPr="00AE1595" w:rsidRDefault="00340E41" w:rsidP="00AE1595">
      <w:pPr>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AE1595">
      <w:pPr>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AE1595">
      <w:pPr>
        <w:jc w:val="both"/>
        <w:rPr>
          <w:rFonts w:ascii="Arial" w:hAnsi="Arial" w:cs="Arial"/>
        </w:rPr>
      </w:pPr>
    </w:p>
    <w:p w14:paraId="697342D9" w14:textId="77777777" w:rsidR="00340E41" w:rsidRPr="00AE1595" w:rsidRDefault="00340E41" w:rsidP="00AE1595">
      <w:pPr>
        <w:jc w:val="both"/>
        <w:rPr>
          <w:rFonts w:ascii="Arial" w:hAnsi="Arial" w:cs="Arial"/>
          <w:i/>
          <w:iCs/>
        </w:rPr>
      </w:pPr>
      <w:r w:rsidRPr="00AE1595">
        <w:rPr>
          <w:rFonts w:ascii="Arial" w:hAnsi="Arial" w:cs="Arial"/>
          <w:i/>
          <w:iCs/>
        </w:rPr>
        <w:t>4.1. Conclusions for demography</w:t>
      </w:r>
    </w:p>
    <w:p w14:paraId="05D860B1" w14:textId="1097F1A1" w:rsidR="00340E41" w:rsidRPr="00AE1595" w:rsidRDefault="00340E41" w:rsidP="00AE1595">
      <w:pPr>
        <w:jc w:val="both"/>
        <w:rPr>
          <w:rFonts w:ascii="Arial" w:hAnsi="Arial" w:cs="Arial"/>
        </w:rPr>
      </w:pPr>
      <w:r w:rsidRPr="00AE1595">
        <w:rPr>
          <w:rFonts w:ascii="Arial" w:hAnsi="Arial" w:cs="Arial"/>
        </w:rPr>
        <w:t xml:space="preserve">Firstly, the distributions for migration rate and the duration of migration of genetic material from </w:t>
      </w:r>
      <w:r w:rsidR="00AA5E1C">
        <w:rPr>
          <w:rFonts w:ascii="Arial" w:hAnsi="Arial" w:cs="Arial"/>
        </w:rPr>
        <w:t>wildcat</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w:t>
      </w:r>
      <w:r w:rsidRPr="00AE1595">
        <w:rPr>
          <w:rFonts w:ascii="Arial" w:hAnsi="Arial" w:cs="Arial"/>
        </w:rPr>
        <w:lastRenderedPageBreak/>
        <w:t xml:space="preserve">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AA5E1C">
        <w:rPr>
          <w:rFonts w:ascii="Arial" w:hAnsi="Arial" w:cs="Arial"/>
        </w:rPr>
        <w:t>wildcat</w:t>
      </w:r>
      <w:r w:rsidRPr="00AE1595">
        <w:rPr>
          <w:rFonts w:ascii="Arial" w:hAnsi="Arial" w:cs="Arial"/>
        </w:rPr>
        <w:t xml:space="preserve">s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AE1595">
      <w:pPr>
        <w:jc w:val="both"/>
        <w:rPr>
          <w:rFonts w:ascii="Arial" w:hAnsi="Arial" w:cs="Arial"/>
        </w:rPr>
      </w:pPr>
    </w:p>
    <w:p w14:paraId="41EB6A39" w14:textId="216905DD" w:rsidR="00340E41" w:rsidRPr="00AE1595" w:rsidRDefault="00340E41" w:rsidP="00AE1595">
      <w:pPr>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AA5E1C">
        <w:rPr>
          <w:rFonts w:ascii="Arial" w:hAnsi="Arial" w:cs="Arial"/>
        </w:rPr>
        <w:t>wildcat</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AA5E1C">
        <w:rPr>
          <w:rFonts w:ascii="Arial" w:hAnsi="Arial" w:cs="Arial"/>
        </w:rPr>
        <w:t>wildcat</w:t>
      </w:r>
      <w:r w:rsidRPr="00AE1595">
        <w:rPr>
          <w:rFonts w:ascii="Arial" w:hAnsi="Arial" w:cs="Arial"/>
        </w:rPr>
        <w:t xml:space="preserve">s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AE1595">
      <w:pPr>
        <w:jc w:val="both"/>
        <w:rPr>
          <w:rFonts w:ascii="Arial" w:hAnsi="Arial" w:cs="Arial"/>
        </w:rPr>
      </w:pPr>
    </w:p>
    <w:p w14:paraId="425BEB9A" w14:textId="4BB22E32" w:rsidR="00340E41" w:rsidRPr="00AE1595" w:rsidRDefault="00340E41" w:rsidP="00AE1595">
      <w:pPr>
        <w:jc w:val="both"/>
        <w:rPr>
          <w:rFonts w:ascii="Arial" w:hAnsi="Arial" w:cs="Arial"/>
        </w:rPr>
      </w:pPr>
      <w:r w:rsidRPr="00AE1595">
        <w:rPr>
          <w:rFonts w:ascii="Arial" w:hAnsi="Arial" w:cs="Arial"/>
        </w:rPr>
        <w:t xml:space="preserve">Our second round posteriors for the effective divergence times of </w:t>
      </w:r>
      <w:r w:rsidR="00AA5E1C">
        <w:rPr>
          <w:rFonts w:ascii="Arial" w:hAnsi="Arial" w:cs="Arial"/>
        </w:rPr>
        <w:t>wildcat</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xml:space="preserve">),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w:t>
      </w:r>
      <w:r w:rsidRPr="00AE1595">
        <w:rPr>
          <w:rFonts w:ascii="Arial" w:hAnsi="Arial" w:cs="Arial"/>
        </w:rPr>
        <w:lastRenderedPageBreak/>
        <w:t>discussion will focus primarily on potential reasons for the failure of our method to provide good posterior estimates for all parameters.</w:t>
      </w:r>
    </w:p>
    <w:p w14:paraId="5B6A5360" w14:textId="77777777" w:rsidR="00340E41" w:rsidRPr="00AE1595" w:rsidRDefault="00340E41" w:rsidP="00AE1595">
      <w:pPr>
        <w:jc w:val="both"/>
        <w:rPr>
          <w:rFonts w:ascii="Arial" w:hAnsi="Arial" w:cs="Arial"/>
        </w:rPr>
      </w:pPr>
    </w:p>
    <w:p w14:paraId="190D8150" w14:textId="77777777" w:rsidR="00340E41" w:rsidRPr="00AE1595" w:rsidRDefault="00340E41" w:rsidP="00AE1595">
      <w:pPr>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AE1595">
      <w:pPr>
        <w:jc w:val="both"/>
        <w:rPr>
          <w:rFonts w:ascii="Arial" w:hAnsi="Arial" w:cs="Arial"/>
        </w:rPr>
      </w:pPr>
      <w:r w:rsidRPr="00AE1595">
        <w:rPr>
          <w:rFonts w:ascii="Arial" w:hAnsi="Arial" w:cs="Arial"/>
        </w:rPr>
        <w:t xml:space="preserve">In traditional ABC approaches, much importance was placed on the selection and optimization of summary statistics. This was mainly due to </w:t>
      </w:r>
      <w:r w:rsidR="0095182B" w:rsidRPr="00AE1595">
        <w:rPr>
          <w:rFonts w:ascii="Arial" w:hAnsi="Arial" w:cs="Arial"/>
        </w:rPr>
        <w:t xml:space="preserve">the </w:t>
      </w:r>
      <w:r w:rsidR="00851926" w:rsidRPr="00AE1595">
        <w:rPr>
          <w:rFonts w:ascii="Arial" w:hAnsi="Arial" w:cs="Arial"/>
        </w:rPr>
        <w:t xml:space="preserve">unnecessary increase in dimensionality </w:t>
      </w:r>
      <w:r w:rsidR="00EA186B" w:rsidRPr="00AE1595">
        <w:rPr>
          <w:rFonts w:ascii="Arial" w:hAnsi="Arial" w:cs="Arial"/>
        </w:rPr>
        <w:t>caused</w:t>
      </w:r>
      <w:r w:rsidR="00851926" w:rsidRPr="00AE1595">
        <w:rPr>
          <w:rFonts w:ascii="Arial" w:hAnsi="Arial" w:cs="Arial"/>
        </w:rPr>
        <w:t xml:space="preserve"> by</w:t>
      </w:r>
      <w:r w:rsidRPr="00AE1595">
        <w:rPr>
          <w:rFonts w:ascii="Arial" w:hAnsi="Arial" w:cs="Arial"/>
        </w:rPr>
        <w:t xml:space="preserve"> uninformative summary statistics</w:t>
      </w:r>
      <w:r w:rsidR="00EA186B" w:rsidRPr="00AE1595">
        <w:rPr>
          <w:rFonts w:ascii="Arial" w:hAnsi="Arial" w:cs="Arial"/>
        </w:rPr>
        <w:t>, which resulted in less precise posterior estimates</w:t>
      </w:r>
      <w:r w:rsidRPr="00AE1595">
        <w:rPr>
          <w:rFonts w:ascii="Arial" w:hAnsi="Arial" w:cs="Arial"/>
        </w:rPr>
        <w:t xml:space="preserve">. As a result, much time and effort was taken to develop techniques to optimize the summary statistics used </w:t>
      </w:r>
      <w:r w:rsidR="00BC0C48" w:rsidRPr="00AE1595">
        <w:rPr>
          <w:rFonts w:ascii="Arial" w:hAnsi="Arial" w:cs="Arial"/>
        </w:rPr>
        <w:fldChar w:fldCharType="begin"/>
      </w:r>
      <w:r w:rsidR="00BC0C48" w:rsidRPr="00AE1595">
        <w:rPr>
          <w:rFonts w:ascii="Arial" w:hAnsi="Arial" w:cs="Arial"/>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Aeschbacher et al., 2012)</w:t>
      </w:r>
      <w:r w:rsidR="00BC0C48" w:rsidRPr="00AE1595">
        <w:rPr>
          <w:rFonts w:ascii="Arial" w:hAnsi="Arial" w:cs="Arial"/>
        </w:rPr>
        <w:fldChar w:fldCharType="end"/>
      </w:r>
      <w:r w:rsidRPr="00AE1595">
        <w:rPr>
          <w:rFonts w:ascii="Arial" w:hAnsi="Arial" w:cs="Arial"/>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Greenberg et al., 2019)</w:t>
      </w:r>
      <w:r w:rsidR="00BC0C48" w:rsidRPr="00AE1595">
        <w:rPr>
          <w:rFonts w:ascii="Arial" w:hAnsi="Arial" w:cs="Arial"/>
        </w:rPr>
        <w:fldChar w:fldCharType="end"/>
      </w:r>
      <w:r w:rsidRPr="00AE1595">
        <w:rPr>
          <w:rFonts w:ascii="Arial" w:hAnsi="Arial" w:cs="Arial"/>
        </w:rPr>
        <w:t>. Consequently, one advantage of our approach is that the only drawback of using a very large number of summary statistics is the extra time and memory it takes to calculate and handle these statistics. The presence of 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AE1595">
      <w:pPr>
        <w:jc w:val="both"/>
        <w:rPr>
          <w:rFonts w:ascii="Arial" w:hAnsi="Arial" w:cs="Arial"/>
        </w:rPr>
      </w:pPr>
    </w:p>
    <w:p w14:paraId="490A381E" w14:textId="62DCFBB6" w:rsidR="00BC0C48" w:rsidRPr="00AE1595" w:rsidRDefault="00BC0C48" w:rsidP="00AE1595">
      <w:pPr>
        <w:pStyle w:val="ListParagraph"/>
        <w:numPr>
          <w:ilvl w:val="0"/>
          <w:numId w:val="19"/>
        </w:numPr>
        <w:jc w:val="both"/>
        <w:rPr>
          <w:rFonts w:ascii="Arial" w:hAnsi="Arial" w:cs="Arial"/>
        </w:rPr>
      </w:pPr>
      <w:r w:rsidRPr="00AE1595">
        <w:rPr>
          <w:rFonts w:ascii="Arial" w:hAnsi="Arial" w:cs="Arial"/>
        </w:rPr>
        <w:t>Rewrite this paragraph</w:t>
      </w:r>
    </w:p>
    <w:p w14:paraId="03245560" w14:textId="77777777" w:rsidR="00340E41" w:rsidRPr="00AE1595" w:rsidRDefault="00340E41" w:rsidP="00AE1595">
      <w:pPr>
        <w:jc w:val="both"/>
        <w:rPr>
          <w:rFonts w:ascii="Arial" w:hAnsi="Arial" w:cs="Arial"/>
        </w:rPr>
      </w:pPr>
    </w:p>
    <w:p w14:paraId="23EBE645" w14:textId="77777777" w:rsidR="00340E41" w:rsidRPr="00AE1595" w:rsidRDefault="00340E41" w:rsidP="00AE1595">
      <w:pPr>
        <w:jc w:val="both"/>
        <w:rPr>
          <w:rFonts w:ascii="Arial" w:hAnsi="Arial" w:cs="Arial"/>
          <w:i/>
          <w:iCs/>
        </w:rPr>
      </w:pPr>
      <w:r w:rsidRPr="00AE1595">
        <w:rPr>
          <w:rFonts w:ascii="Arial" w:hAnsi="Arial" w:cs="Arial"/>
          <w:i/>
          <w:iCs/>
        </w:rPr>
        <w:t xml:space="preserve">4.3. Possible model improvements </w:t>
      </w:r>
    </w:p>
    <w:p w14:paraId="2BEDA6DB" w14:textId="429F5692" w:rsidR="00340E41" w:rsidRPr="00AE1595" w:rsidRDefault="00340E41" w:rsidP="00AE1595">
      <w:pPr>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w:t>
      </w:r>
      <w:r w:rsidRPr="00AE1595">
        <w:rPr>
          <w:rFonts w:ascii="Arial" w:hAnsi="Arial" w:cs="Arial"/>
        </w:rPr>
        <w:lastRenderedPageBreak/>
        <w:t xml:space="preserve">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AA5E1C">
        <w:rPr>
          <w:rFonts w:ascii="Arial" w:hAnsi="Arial" w:cs="Arial"/>
        </w:rPr>
        <w:t>wildcat</w:t>
      </w:r>
      <w:r w:rsidRPr="00AE1595">
        <w:rPr>
          <w:rFonts w:ascii="Arial" w:hAnsi="Arial" w:cs="Arial"/>
        </w:rPr>
        <w:t xml:space="preserve">s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AE1595">
      <w:pPr>
        <w:jc w:val="both"/>
        <w:rPr>
          <w:rFonts w:ascii="Arial" w:hAnsi="Arial" w:cs="Arial"/>
        </w:rPr>
      </w:pPr>
    </w:p>
    <w:p w14:paraId="0DB06A6D" w14:textId="3DBBDEBD" w:rsidR="00340E41" w:rsidRPr="00AE1595" w:rsidRDefault="00340E41" w:rsidP="00AE1595">
      <w:pPr>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AE1595">
      <w:pPr>
        <w:jc w:val="both"/>
        <w:rPr>
          <w:rFonts w:ascii="Arial" w:hAnsi="Arial" w:cs="Arial"/>
        </w:rPr>
      </w:pPr>
    </w:p>
    <w:p w14:paraId="5B12A2E8" w14:textId="53DF787B" w:rsidR="00340E41" w:rsidRPr="00AE1595" w:rsidRDefault="00340E41" w:rsidP="00AE1595">
      <w:pPr>
        <w:jc w:val="both"/>
        <w:rPr>
          <w:rFonts w:ascii="Arial" w:hAnsi="Arial" w:cs="Arial"/>
        </w:rPr>
      </w:pPr>
      <w:r w:rsidRPr="00AE1595">
        <w:rPr>
          <w:rFonts w:ascii="Arial" w:hAnsi="Arial" w:cs="Arial"/>
        </w:rPr>
        <w:t xml:space="preserve">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w:t>
      </w:r>
      <w:r w:rsidRPr="00AE1595">
        <w:rPr>
          <w:rFonts w:ascii="Arial" w:hAnsi="Arial" w:cs="Arial"/>
        </w:rPr>
        <w:lastRenderedPageBreak/>
        <w:t>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Fig. 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75007319" w14:textId="77777777" w:rsidR="00340E41" w:rsidRPr="00AE1595" w:rsidRDefault="00340E41" w:rsidP="00AE1595">
      <w:pPr>
        <w:jc w:val="both"/>
        <w:rPr>
          <w:rFonts w:ascii="Arial" w:hAnsi="Arial" w:cs="Arial"/>
        </w:rPr>
      </w:pPr>
    </w:p>
    <w:p w14:paraId="2D4C779A" w14:textId="77777777" w:rsidR="00340E41" w:rsidRPr="00AE1595" w:rsidRDefault="00340E41" w:rsidP="00AE1595">
      <w:pPr>
        <w:jc w:val="both"/>
        <w:rPr>
          <w:rFonts w:ascii="Arial" w:hAnsi="Arial" w:cs="Arial"/>
        </w:rPr>
      </w:pPr>
      <w:r w:rsidRPr="00AE1595">
        <w:rPr>
          <w:rFonts w:ascii="Arial" w:hAnsi="Arial" w:cs="Arial"/>
          <w:i/>
          <w:iCs/>
        </w:rPr>
        <w:t>4.4. Genomic data</w:t>
      </w:r>
    </w:p>
    <w:p w14:paraId="6995099D" w14:textId="653CAA3B" w:rsidR="00340E41" w:rsidRPr="00AE1595" w:rsidRDefault="00340E41" w:rsidP="00AE1595">
      <w:pPr>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hich could represent a significant loss of statistical power and present issues of model misspecification with regard to the ‘segregating sites’ summary statistic.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and recovering multiallelic sites to multiple biallelic sites </w:t>
      </w:r>
      <w:r w:rsidR="00A62D39" w:rsidRPr="00AE1595">
        <w:rPr>
          <w:rFonts w:ascii="Arial" w:hAnsi="Arial" w:cs="Arial"/>
        </w:rPr>
        <w:t>that</w:t>
      </w:r>
      <w:r w:rsidRPr="00AE1595">
        <w:rPr>
          <w:rFonts w:ascii="Arial" w:hAnsi="Arial" w:cs="Arial"/>
        </w:rPr>
        <w:t xml:space="preserve"> match the simulated data. Additionally, the possibility of introducing artificial genotyping errors to simulated data could be explored, as some studies have found data 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159EAE7E" w14:textId="77777777" w:rsidR="00340E41" w:rsidRPr="00AE1595" w:rsidRDefault="00340E41" w:rsidP="00AE1595">
      <w:pPr>
        <w:jc w:val="both"/>
        <w:rPr>
          <w:rFonts w:ascii="Arial" w:hAnsi="Arial" w:cs="Arial"/>
        </w:rPr>
      </w:pPr>
    </w:p>
    <w:p w14:paraId="0398E52E" w14:textId="77777777" w:rsidR="00340E41" w:rsidRPr="00AE1595" w:rsidRDefault="00340E41" w:rsidP="00AE1595">
      <w:pPr>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AE1595">
      <w:pPr>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w:t>
      </w:r>
      <w:r w:rsidRPr="00AE1595">
        <w:rPr>
          <w:rFonts w:ascii="Arial" w:hAnsi="Arial" w:cs="Arial"/>
        </w:rPr>
        <w:lastRenderedPageBreak/>
        <w:t xml:space="preserve">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A resource that was invaluable during this study was the high-performance computing cluster of the University of Bristol, which allowed for up to ~400 simulations running simultaneously. Any future effort to develop this approach should aim to maximise the 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AE1595">
      <w:pPr>
        <w:jc w:val="both"/>
        <w:rPr>
          <w:rFonts w:ascii="Arial" w:hAnsi="Arial" w:cs="Arial"/>
        </w:rPr>
      </w:pPr>
    </w:p>
    <w:p w14:paraId="41D79A02" w14:textId="77777777" w:rsidR="00340E41" w:rsidRPr="00AE1595" w:rsidRDefault="00340E41" w:rsidP="00AE1595">
      <w:pPr>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AE1595">
      <w:pPr>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AE1595">
      <w:pPr>
        <w:jc w:val="both"/>
        <w:rPr>
          <w:rFonts w:ascii="Arial" w:hAnsi="Arial" w:cs="Arial"/>
        </w:rPr>
      </w:pPr>
    </w:p>
    <w:p w14:paraId="1D2E96F1" w14:textId="696F4D34" w:rsidR="00340E41" w:rsidRDefault="00340E41" w:rsidP="00AE1595">
      <w:pPr>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AE1595">
      <w:pPr>
        <w:jc w:val="both"/>
        <w:rPr>
          <w:rFonts w:ascii="Arial" w:hAnsi="Arial" w:cs="Arial"/>
        </w:rPr>
      </w:pPr>
    </w:p>
    <w:p w14:paraId="2401196B" w14:textId="05D93454" w:rsidR="00602A05" w:rsidRPr="00602A05" w:rsidRDefault="00602A05" w:rsidP="00602A05">
      <w:pPr>
        <w:pStyle w:val="ListParagraph"/>
        <w:numPr>
          <w:ilvl w:val="0"/>
          <w:numId w:val="19"/>
        </w:numPr>
        <w:jc w:val="both"/>
        <w:rPr>
          <w:rFonts w:ascii="Arial" w:hAnsi="Arial" w:cs="Arial"/>
        </w:rPr>
      </w:pPr>
      <w:r>
        <w:rPr>
          <w:rFonts w:ascii="Arial" w:hAnsi="Arial" w:cs="Arial"/>
        </w:rPr>
        <w:lastRenderedPageBreak/>
        <w:t xml:space="preserve">Future studies should try identifying samples that might be contribution to model misspecification. </w:t>
      </w:r>
    </w:p>
    <w:p w14:paraId="0DBC34C3" w14:textId="1F61510D" w:rsidR="005E1FCB" w:rsidRPr="00AE1595" w:rsidRDefault="005E1FCB" w:rsidP="00AE1595">
      <w:pPr>
        <w:jc w:val="both"/>
        <w:rPr>
          <w:rFonts w:ascii="Arial" w:hAnsi="Arial" w:cs="Arial"/>
        </w:rPr>
      </w:pPr>
    </w:p>
    <w:p w14:paraId="0840D38B" w14:textId="77777777" w:rsidR="005E1FCB" w:rsidRPr="00AE1595" w:rsidRDefault="005E1FCB" w:rsidP="00AE1595">
      <w:pPr>
        <w:jc w:val="both"/>
        <w:rPr>
          <w:rFonts w:ascii="Arial" w:hAnsi="Arial" w:cs="Arial"/>
          <w:b/>
          <w:bCs/>
        </w:rPr>
      </w:pPr>
      <w:r w:rsidRPr="00AE1595">
        <w:rPr>
          <w:rFonts w:ascii="Arial" w:hAnsi="Arial" w:cs="Arial"/>
          <w:b/>
          <w:bCs/>
        </w:rPr>
        <w:t>Supplementary material</w:t>
      </w:r>
    </w:p>
    <w:p w14:paraId="3A001F8A" w14:textId="54152F83" w:rsidR="005E1FCB" w:rsidRPr="00AE1595" w:rsidRDefault="005E1FCB" w:rsidP="00AE1595">
      <w:pPr>
        <w:jc w:val="both"/>
        <w:rPr>
          <w:rFonts w:ascii="Arial" w:hAnsi="Arial" w:cs="Arial"/>
        </w:rPr>
      </w:pPr>
      <w:r w:rsidRPr="00AE1595">
        <w:rPr>
          <w:rFonts w:ascii="Arial" w:hAnsi="Arial" w:cs="Arial"/>
        </w:rPr>
        <w:t xml:space="preserve">The code written for this project will be available at: </w:t>
      </w:r>
      <w:hyperlink r:id="rId7"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AE1595">
      <w:pPr>
        <w:jc w:val="both"/>
        <w:rPr>
          <w:rFonts w:ascii="Arial" w:hAnsi="Arial" w:cs="Arial"/>
        </w:rPr>
      </w:pPr>
    </w:p>
    <w:p w14:paraId="34F72926" w14:textId="77777777" w:rsidR="00482B2B" w:rsidRPr="00140866" w:rsidRDefault="00482B2B" w:rsidP="00AE1595">
      <w:pPr>
        <w:jc w:val="both"/>
        <w:rPr>
          <w:rFonts w:ascii="Arial" w:hAnsi="Arial" w:cs="Arial"/>
          <w:b/>
          <w:bCs/>
          <w:lang w:val="de-DE"/>
        </w:rPr>
      </w:pPr>
      <w:r w:rsidRPr="00140866">
        <w:rPr>
          <w:rFonts w:ascii="Arial" w:hAnsi="Arial" w:cs="Arial"/>
          <w:b/>
          <w:bCs/>
          <w:lang w:val="de-DE"/>
        </w:rPr>
        <w:t>References</w:t>
      </w:r>
    </w:p>
    <w:p w14:paraId="0D5AA3DF" w14:textId="77777777" w:rsidR="00061C58" w:rsidRPr="00061C58" w:rsidRDefault="00AE1595" w:rsidP="00061C58">
      <w:pPr>
        <w:pStyle w:val="Bibliography"/>
        <w:rPr>
          <w:rFonts w:ascii="Arial" w:hAnsi="Arial" w:cs="Arial"/>
        </w:rPr>
      </w:pPr>
      <w:r w:rsidRPr="00AE1595">
        <w:rPr>
          <w:rFonts w:ascii="Arial" w:hAnsi="Arial" w:cs="Arial"/>
        </w:rPr>
        <w:fldChar w:fldCharType="begin"/>
      </w:r>
      <w:r w:rsidRPr="00AE1595">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061C58" w:rsidRPr="00061C58">
        <w:rPr>
          <w:rFonts w:ascii="Arial" w:hAnsi="Arial" w:cs="Arial"/>
          <w:lang w:val="de-DE"/>
        </w:rPr>
        <w:t xml:space="preserve">Aeschbacher, S., Beaumont, M. A., &amp; Futschik, A. (2012). </w:t>
      </w:r>
      <w:r w:rsidR="00061C58" w:rsidRPr="00061C58">
        <w:rPr>
          <w:rFonts w:ascii="Arial" w:hAnsi="Arial" w:cs="Arial"/>
        </w:rPr>
        <w:t xml:space="preserve">A novel approach for choosing summary statistics in approximate Bayesian computation. In </w:t>
      </w:r>
      <w:r w:rsidR="00061C58" w:rsidRPr="00061C58">
        <w:rPr>
          <w:rFonts w:ascii="Arial" w:hAnsi="Arial" w:cs="Arial"/>
          <w:i/>
          <w:iCs/>
        </w:rPr>
        <w:t>Genetics</w:t>
      </w:r>
      <w:r w:rsidR="00061C58" w:rsidRPr="00061C58">
        <w:rPr>
          <w:rFonts w:ascii="Arial" w:hAnsi="Arial" w:cs="Arial"/>
        </w:rPr>
        <w:t xml:space="preserve"> (Vol. 192, Issue 3, pp. 1027–1047).</w:t>
      </w:r>
    </w:p>
    <w:p w14:paraId="694D66F2" w14:textId="77777777" w:rsidR="00061C58" w:rsidRPr="00061C58" w:rsidRDefault="00061C58" w:rsidP="00061C58">
      <w:pPr>
        <w:pStyle w:val="Bibliography"/>
        <w:rPr>
          <w:rFonts w:ascii="Arial" w:hAnsi="Arial" w:cs="Arial"/>
        </w:rPr>
      </w:pPr>
      <w:r w:rsidRPr="00061C58">
        <w:rPr>
          <w:rFonts w:ascii="Arial" w:hAnsi="Arial" w:cs="Arial"/>
        </w:rPr>
        <w:t xml:space="preserve">Akhmetzhanova, A., Mishra-Sharma, S., &amp; Dvorkin, C. (2023). Data Compression and Inference in Cosmology with Self-Supervised Machine Learning. In </w:t>
      </w:r>
      <w:r w:rsidRPr="00061C58">
        <w:rPr>
          <w:rFonts w:ascii="Arial" w:hAnsi="Arial" w:cs="Arial"/>
          <w:i/>
          <w:iCs/>
        </w:rPr>
        <w:t>arXiv preprint arXiv:2308.09751</w:t>
      </w:r>
      <w:r w:rsidRPr="00061C58">
        <w:rPr>
          <w:rFonts w:ascii="Arial" w:hAnsi="Arial" w:cs="Arial"/>
        </w:rPr>
        <w:t>.</w:t>
      </w:r>
    </w:p>
    <w:p w14:paraId="59732FF3" w14:textId="77777777" w:rsidR="00061C58" w:rsidRPr="00061C58" w:rsidRDefault="00061C58" w:rsidP="00061C58">
      <w:pPr>
        <w:pStyle w:val="Bibliography"/>
        <w:rPr>
          <w:rFonts w:ascii="Arial" w:hAnsi="Arial" w:cs="Arial"/>
        </w:rPr>
      </w:pPr>
      <w:r w:rsidRPr="00061C58">
        <w:rPr>
          <w:rFonts w:ascii="Arial" w:hAnsi="Arial" w:cs="Arial"/>
        </w:rPr>
        <w:t xml:space="preserve">Barroso, G. V., Moutinho, A. F., &amp; Dutheil, J. Y. (2020). A Population Genomics Lexicon. In J. Y. Dutheil (Ed.), </w:t>
      </w:r>
      <w:r w:rsidRPr="00061C58">
        <w:rPr>
          <w:rFonts w:ascii="Arial" w:hAnsi="Arial" w:cs="Arial"/>
          <w:i/>
          <w:iCs/>
        </w:rPr>
        <w:t>Statistical Population Genomics</w:t>
      </w:r>
      <w:r w:rsidRPr="00061C58">
        <w:rPr>
          <w:rFonts w:ascii="Arial" w:hAnsi="Arial" w:cs="Arial"/>
        </w:rPr>
        <w:t xml:space="preserve"> (pp. 3–17). Springer US. https://doi.org/10.1007/978-1-0716-0199-0_1</w:t>
      </w:r>
    </w:p>
    <w:p w14:paraId="3303558B" w14:textId="77777777" w:rsidR="00061C58" w:rsidRPr="00061C58" w:rsidRDefault="00061C58" w:rsidP="00061C58">
      <w:pPr>
        <w:pStyle w:val="Bibliography"/>
        <w:rPr>
          <w:rFonts w:ascii="Arial" w:hAnsi="Arial" w:cs="Arial"/>
        </w:rPr>
      </w:pPr>
      <w:r w:rsidRPr="00061C58">
        <w:rPr>
          <w:rFonts w:ascii="Arial" w:hAnsi="Arial" w:cs="Arial"/>
        </w:rP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sidRPr="00061C58">
        <w:rPr>
          <w:rFonts w:ascii="Arial" w:hAnsi="Arial" w:cs="Arial"/>
          <w:i/>
          <w:iCs/>
        </w:rPr>
        <w:t>GENETICS</w:t>
      </w:r>
      <w:r w:rsidRPr="00061C58">
        <w:rPr>
          <w:rFonts w:ascii="Arial" w:hAnsi="Arial" w:cs="Arial"/>
        </w:rPr>
        <w:t xml:space="preserve"> (Vol. 220, Issue 3). https://doi.org/10.1093/genetics/iyab229</w:t>
      </w:r>
    </w:p>
    <w:p w14:paraId="21F58E4A" w14:textId="77777777" w:rsidR="00061C58" w:rsidRPr="00061C58" w:rsidRDefault="00061C58" w:rsidP="00061C58">
      <w:pPr>
        <w:pStyle w:val="Bibliography"/>
        <w:rPr>
          <w:rFonts w:ascii="Arial" w:hAnsi="Arial" w:cs="Arial"/>
        </w:rPr>
      </w:pPr>
      <w:r w:rsidRPr="00061C58">
        <w:rPr>
          <w:rFonts w:ascii="Arial" w:hAnsi="Arial" w:cs="Arial"/>
          <w:lang w:val="fr-FR"/>
        </w:rPr>
        <w:t xml:space="preserve">Beaumont, M. A., &amp; Rannala, B. (2004). </w:t>
      </w:r>
      <w:r w:rsidRPr="00061C58">
        <w:rPr>
          <w:rFonts w:ascii="Arial" w:hAnsi="Arial" w:cs="Arial"/>
        </w:rPr>
        <w:t xml:space="preserve">The Bayesian revolution in genetics. In </w:t>
      </w:r>
      <w:r w:rsidRPr="00061C58">
        <w:rPr>
          <w:rFonts w:ascii="Arial" w:hAnsi="Arial" w:cs="Arial"/>
          <w:i/>
          <w:iCs/>
        </w:rPr>
        <w:t>Nature Reviews Genetics</w:t>
      </w:r>
      <w:r w:rsidRPr="00061C58">
        <w:rPr>
          <w:rFonts w:ascii="Arial" w:hAnsi="Arial" w:cs="Arial"/>
        </w:rPr>
        <w:t xml:space="preserve"> (Vol. 5, Issue 4, pp. 251–261). https://doi.org/10.1038/nrg1318</w:t>
      </w:r>
    </w:p>
    <w:p w14:paraId="646069B9" w14:textId="77777777" w:rsidR="00061C58" w:rsidRPr="00061C58" w:rsidRDefault="00061C58" w:rsidP="00061C58">
      <w:pPr>
        <w:pStyle w:val="Bibliography"/>
        <w:rPr>
          <w:rFonts w:ascii="Arial" w:hAnsi="Arial" w:cs="Arial"/>
        </w:rPr>
      </w:pPr>
      <w:r w:rsidRPr="00061C58">
        <w:rPr>
          <w:rFonts w:ascii="Arial" w:hAnsi="Arial" w:cs="Arial"/>
        </w:rPr>
        <w:t xml:space="preserve">Beaumont, M. A., Zhang, W., &amp; Balding, D. J. (2002). Approximate Bayesian computation in population genetics. In </w:t>
      </w:r>
      <w:r w:rsidRPr="00061C58">
        <w:rPr>
          <w:rFonts w:ascii="Arial" w:hAnsi="Arial" w:cs="Arial"/>
          <w:i/>
          <w:iCs/>
        </w:rPr>
        <w:t>Genetics</w:t>
      </w:r>
      <w:r w:rsidRPr="00061C58">
        <w:rPr>
          <w:rFonts w:ascii="Arial" w:hAnsi="Arial" w:cs="Arial"/>
        </w:rPr>
        <w:t xml:space="preserve"> (Vol. 162, Issue 4, pp. 2025–2035).</w:t>
      </w:r>
    </w:p>
    <w:p w14:paraId="61C4CAED" w14:textId="3CDB6B16" w:rsidR="00061C58" w:rsidRPr="00061C58" w:rsidRDefault="00061C58" w:rsidP="00061C58">
      <w:pPr>
        <w:pStyle w:val="Bibliography"/>
        <w:rPr>
          <w:rFonts w:ascii="Arial" w:hAnsi="Arial" w:cs="Arial"/>
        </w:rPr>
      </w:pPr>
      <w:r w:rsidRPr="00061C58">
        <w:rPr>
          <w:rFonts w:ascii="Arial" w:hAnsi="Arial" w:cs="Arial"/>
        </w:rPr>
        <w:t xml:space="preserve">Beaumont, M., Barratt, E. M., Gottelli, D., Kitchener, A. C., Daniels, M. J., Pritchard, J. K., &amp; Bruford, M. W. (2001). Genetic diversity and introgression in the Scottish </w:t>
      </w:r>
      <w:r w:rsidR="0056211F">
        <w:rPr>
          <w:rFonts w:ascii="Arial" w:hAnsi="Arial" w:cs="Arial"/>
        </w:rPr>
        <w:t>W</w:t>
      </w:r>
      <w:r w:rsidRPr="00061C58">
        <w:rPr>
          <w:rFonts w:ascii="Arial" w:hAnsi="Arial" w:cs="Arial"/>
        </w:rPr>
        <w:t xml:space="preserve">ildcat. </w:t>
      </w:r>
      <w:r w:rsidRPr="00061C58">
        <w:rPr>
          <w:rFonts w:ascii="Arial" w:hAnsi="Arial" w:cs="Arial"/>
          <w:i/>
          <w:iCs/>
        </w:rPr>
        <w:t>Molecular Ecology</w:t>
      </w:r>
      <w:r w:rsidRPr="00061C58">
        <w:rPr>
          <w:rFonts w:ascii="Arial" w:hAnsi="Arial" w:cs="Arial"/>
        </w:rPr>
        <w:t xml:space="preserve">, </w:t>
      </w:r>
      <w:r w:rsidRPr="00061C58">
        <w:rPr>
          <w:rFonts w:ascii="Arial" w:hAnsi="Arial" w:cs="Arial"/>
          <w:i/>
          <w:iCs/>
        </w:rPr>
        <w:t>10</w:t>
      </w:r>
      <w:r w:rsidRPr="00061C58">
        <w:rPr>
          <w:rFonts w:ascii="Arial" w:hAnsi="Arial" w:cs="Arial"/>
        </w:rPr>
        <w:t>(2), 319–336. https://doi.org/10.1046/j.1365-294x.2001.01196.x</w:t>
      </w:r>
    </w:p>
    <w:p w14:paraId="55A9D571" w14:textId="77777777" w:rsidR="00061C58" w:rsidRPr="00061C58" w:rsidRDefault="00061C58" w:rsidP="00061C58">
      <w:pPr>
        <w:pStyle w:val="Bibliography"/>
        <w:rPr>
          <w:rFonts w:ascii="Arial" w:hAnsi="Arial" w:cs="Arial"/>
        </w:rPr>
      </w:pPr>
      <w:r w:rsidRPr="00061C58">
        <w:rPr>
          <w:rFonts w:ascii="Arial" w:hAnsi="Arial" w:cs="Arial"/>
          <w:lang w:val="it-IT"/>
        </w:rPr>
        <w:lastRenderedPageBreak/>
        <w:t xml:space="preserve">Beugin, M., Salvador, O., Leblanc, G., Queney, G., Natoli, E., &amp; Pontier, D. (2020). </w:t>
      </w:r>
      <w:r w:rsidRPr="00061C58">
        <w:rPr>
          <w:rFonts w:ascii="Arial" w:hAnsi="Arial" w:cs="Arial"/>
        </w:rPr>
        <w:t xml:space="preserve">Hybridization between Felis silvestris silvestris and Felis silvestris catus in two contrasted environments in France. In </w:t>
      </w:r>
      <w:r w:rsidRPr="00061C58">
        <w:rPr>
          <w:rFonts w:ascii="Arial" w:hAnsi="Arial" w:cs="Arial"/>
          <w:i/>
          <w:iCs/>
        </w:rPr>
        <w:t>Ecology and Evolution</w:t>
      </w:r>
      <w:r w:rsidRPr="00061C58">
        <w:rPr>
          <w:rFonts w:ascii="Arial" w:hAnsi="Arial" w:cs="Arial"/>
        </w:rPr>
        <w:t xml:space="preserve"> (Vol. 10, Issue 1, pp. 263–276).</w:t>
      </w:r>
    </w:p>
    <w:p w14:paraId="6F6E26BE" w14:textId="1880A2CF" w:rsidR="00061C58" w:rsidRPr="00061C58" w:rsidRDefault="00061C58" w:rsidP="00061C58">
      <w:pPr>
        <w:pStyle w:val="Bibliography"/>
        <w:rPr>
          <w:rFonts w:ascii="Arial" w:hAnsi="Arial" w:cs="Arial"/>
        </w:rPr>
      </w:pPr>
      <w:r w:rsidRPr="00061C58">
        <w:rPr>
          <w:rFonts w:ascii="Arial" w:hAnsi="Arial" w:cs="Arial"/>
        </w:rPr>
        <w:t xml:space="preserve">Breitenmoser, U., Lanz, T., &amp; Breitenmoser-Würsten, C. (2019). Conservation of the </w:t>
      </w:r>
      <w:r w:rsidR="0056211F">
        <w:rPr>
          <w:rFonts w:ascii="Arial" w:hAnsi="Arial" w:cs="Arial"/>
        </w:rPr>
        <w:t>W</w:t>
      </w:r>
      <w:r w:rsidRPr="00061C58">
        <w:rPr>
          <w:rFonts w:ascii="Arial" w:hAnsi="Arial" w:cs="Arial"/>
        </w:rPr>
        <w:t xml:space="preserve">ildcat (Felis silvestris) in Scotland: Review of the conservation status and assessment of conservation activities. In </w:t>
      </w:r>
      <w:r w:rsidRPr="00061C58">
        <w:rPr>
          <w:rFonts w:ascii="Arial" w:hAnsi="Arial" w:cs="Arial"/>
          <w:i/>
          <w:iCs/>
        </w:rPr>
        <w:t>IUCN SSC Cat Specialist Group</w:t>
      </w:r>
      <w:r w:rsidRPr="00061C58">
        <w:rPr>
          <w:rFonts w:ascii="Arial" w:hAnsi="Arial" w:cs="Arial"/>
        </w:rPr>
        <w:t>.</w:t>
      </w:r>
    </w:p>
    <w:p w14:paraId="6FD126EE" w14:textId="77777777" w:rsidR="00061C58" w:rsidRPr="00061C58" w:rsidRDefault="00061C58" w:rsidP="00061C58">
      <w:pPr>
        <w:pStyle w:val="Bibliography"/>
        <w:rPr>
          <w:rFonts w:ascii="Arial" w:hAnsi="Arial" w:cs="Arial"/>
        </w:rPr>
      </w:pPr>
      <w:r w:rsidRPr="00061C58">
        <w:rPr>
          <w:rFonts w:ascii="Arial" w:hAnsi="Arial" w:cs="Arial"/>
        </w:rPr>
        <w:t xml:space="preserve">Cannon, P., Ward, D., &amp; Schmon, S. M. (2022). Investigating the impact of model misspecification in neural simulation-based inference. In </w:t>
      </w:r>
      <w:r w:rsidRPr="00061C58">
        <w:rPr>
          <w:rFonts w:ascii="Arial" w:hAnsi="Arial" w:cs="Arial"/>
          <w:i/>
          <w:iCs/>
        </w:rPr>
        <w:t>arXiv preprint arXiv:2209.01845</w:t>
      </w:r>
      <w:r w:rsidRPr="00061C58">
        <w:rPr>
          <w:rFonts w:ascii="Arial" w:hAnsi="Arial" w:cs="Arial"/>
        </w:rPr>
        <w:t>.</w:t>
      </w:r>
    </w:p>
    <w:p w14:paraId="45CF657B" w14:textId="77777777" w:rsidR="00061C58" w:rsidRPr="00061C58" w:rsidRDefault="00061C58" w:rsidP="00061C58">
      <w:pPr>
        <w:pStyle w:val="Bibliography"/>
        <w:rPr>
          <w:rFonts w:ascii="Arial" w:hAnsi="Arial" w:cs="Arial"/>
        </w:rPr>
      </w:pPr>
      <w:r w:rsidRPr="00061C58">
        <w:rPr>
          <w:rFonts w:ascii="Arial" w:hAnsi="Arial" w:cs="Arial"/>
          <w:i/>
          <w:iCs/>
        </w:rPr>
        <w:t>CATS Report Scotland</w:t>
      </w:r>
      <w:r w:rsidRPr="00061C58">
        <w:rPr>
          <w:rFonts w:ascii="Arial" w:hAnsi="Arial" w:cs="Arial"/>
        </w:rPr>
        <w:t>. (2021). [Report]. Cats Protection.</w:t>
      </w:r>
    </w:p>
    <w:p w14:paraId="4075049D" w14:textId="77777777" w:rsidR="00061C58" w:rsidRPr="00061C58" w:rsidRDefault="00061C58" w:rsidP="00061C58">
      <w:pPr>
        <w:pStyle w:val="Bibliography"/>
        <w:rPr>
          <w:rFonts w:ascii="Arial" w:hAnsi="Arial" w:cs="Arial"/>
        </w:rPr>
      </w:pPr>
      <w:r w:rsidRPr="00061C58">
        <w:rPr>
          <w:rFonts w:ascii="Arial" w:hAnsi="Arial" w:cs="Arial"/>
        </w:rPr>
        <w:t xml:space="preserve">Danecek, P., Auton, A., Abecasis, G., Albers, C. A., Banks, E., DePristo, M. A., Handsaker, R. E., Lunter, G., Marth, G. T., Sherry, S. T., McVean, G., Durbin, R., &amp; Genomes Project Analysis, G. (2011). The variant call format and VCFtools. In </w:t>
      </w:r>
      <w:r w:rsidRPr="00061C58">
        <w:rPr>
          <w:rFonts w:ascii="Arial" w:hAnsi="Arial" w:cs="Arial"/>
          <w:i/>
          <w:iCs/>
        </w:rPr>
        <w:t>Bioinformatics</w:t>
      </w:r>
      <w:r w:rsidRPr="00061C58">
        <w:rPr>
          <w:rFonts w:ascii="Arial" w:hAnsi="Arial" w:cs="Arial"/>
        </w:rPr>
        <w:t xml:space="preserve"> (Vol. 27, Issue 15, pp. 2156–2158). https://doi.org/10.1093/bioinformatics/btr330</w:t>
      </w:r>
    </w:p>
    <w:p w14:paraId="643EC836" w14:textId="77777777" w:rsidR="00061C58" w:rsidRPr="00061C58" w:rsidRDefault="00061C58" w:rsidP="00061C58">
      <w:pPr>
        <w:pStyle w:val="Bibliography"/>
        <w:rPr>
          <w:rFonts w:ascii="Arial" w:hAnsi="Arial" w:cs="Arial"/>
        </w:rPr>
      </w:pPr>
      <w:r w:rsidRPr="00061C58">
        <w:rPr>
          <w:rFonts w:ascii="Arial" w:hAnsi="Arial" w:cs="Arial"/>
        </w:rPr>
        <w:t xml:space="preserve">Driscoll, C. A., Menotti-Raymond, M., Roca, A. L., Hupe, K., Johnson, W. E., Geffen, E., Harley, E. H., Delibes, M., Pontier, D., &amp; Kitchener, A. C. (2007). The Near Eastern origin of cat domestication. In </w:t>
      </w:r>
      <w:r w:rsidRPr="00061C58">
        <w:rPr>
          <w:rFonts w:ascii="Arial" w:hAnsi="Arial" w:cs="Arial"/>
          <w:i/>
          <w:iCs/>
        </w:rPr>
        <w:t>Science</w:t>
      </w:r>
      <w:r w:rsidRPr="00061C58">
        <w:rPr>
          <w:rFonts w:ascii="Arial" w:hAnsi="Arial" w:cs="Arial"/>
        </w:rPr>
        <w:t xml:space="preserve"> (Vol. 317, Issue 5837, pp. 519–523).</w:t>
      </w:r>
    </w:p>
    <w:p w14:paraId="57939CE7" w14:textId="2E29C748" w:rsidR="00061C58" w:rsidRPr="00061C58" w:rsidRDefault="00061C58" w:rsidP="00061C58">
      <w:pPr>
        <w:pStyle w:val="Bibliography"/>
        <w:rPr>
          <w:rFonts w:ascii="Arial" w:hAnsi="Arial" w:cs="Arial"/>
        </w:rPr>
      </w:pPr>
      <w:r w:rsidRPr="00061C58">
        <w:rPr>
          <w:rFonts w:ascii="Arial" w:hAnsi="Arial" w:cs="Arial"/>
          <w:lang w:val="de-DE"/>
        </w:rPr>
        <w:t xml:space="preserve">Eckert, I., Suchentrunk, F., Markov, G., &amp; Hartl, G. B. (2010). </w:t>
      </w:r>
      <w:r w:rsidRPr="00061C58">
        <w:rPr>
          <w:rFonts w:ascii="Arial" w:hAnsi="Arial" w:cs="Arial"/>
        </w:rPr>
        <w:t xml:space="preserve">Genetic diversity and integrity of German </w:t>
      </w:r>
      <w:r w:rsidR="0056211F">
        <w:rPr>
          <w:rFonts w:ascii="Arial" w:hAnsi="Arial" w:cs="Arial"/>
        </w:rPr>
        <w:t>W</w:t>
      </w:r>
      <w:r w:rsidRPr="00061C58">
        <w:rPr>
          <w:rFonts w:ascii="Arial" w:hAnsi="Arial" w:cs="Arial"/>
        </w:rPr>
        <w:t xml:space="preserve">ildcat (Felis silvestris) populations as revealed by microsatellites, allozymes, and mitochondrial DNA sequences. In </w:t>
      </w:r>
      <w:r w:rsidRPr="00061C58">
        <w:rPr>
          <w:rFonts w:ascii="Arial" w:hAnsi="Arial" w:cs="Arial"/>
          <w:i/>
          <w:iCs/>
        </w:rPr>
        <w:t>Mammalian Biology</w:t>
      </w:r>
      <w:r w:rsidRPr="00061C58">
        <w:rPr>
          <w:rFonts w:ascii="Arial" w:hAnsi="Arial" w:cs="Arial"/>
        </w:rPr>
        <w:t xml:space="preserve"> (Vol. 75, pp. 160–174).</w:t>
      </w:r>
    </w:p>
    <w:p w14:paraId="54F7293A" w14:textId="77777777" w:rsidR="00061C58" w:rsidRPr="00061C58" w:rsidRDefault="00061C58" w:rsidP="00061C58">
      <w:pPr>
        <w:pStyle w:val="Bibliography"/>
        <w:rPr>
          <w:rFonts w:ascii="Arial" w:hAnsi="Arial" w:cs="Arial"/>
        </w:rPr>
      </w:pPr>
      <w:r w:rsidRPr="00061C58">
        <w:rPr>
          <w:rFonts w:ascii="Arial" w:hAnsi="Arial" w:cs="Arial"/>
        </w:rPr>
        <w:t xml:space="preserve">Furia, C. S., &amp; Churchill, R. M. (2022). Normalizing flows for likelihood-free inference with fusion simulations. In </w:t>
      </w:r>
      <w:r w:rsidRPr="00061C58">
        <w:rPr>
          <w:rFonts w:ascii="Arial" w:hAnsi="Arial" w:cs="Arial"/>
          <w:i/>
          <w:iCs/>
        </w:rPr>
        <w:t>Plasma Physics and Controlled Fusion</w:t>
      </w:r>
      <w:r w:rsidRPr="00061C58">
        <w:rPr>
          <w:rFonts w:ascii="Arial" w:hAnsi="Arial" w:cs="Arial"/>
        </w:rPr>
        <w:t xml:space="preserve"> (Vol. 64, Issue 10, p. 104003).</w:t>
      </w:r>
    </w:p>
    <w:p w14:paraId="28F571B6" w14:textId="77777777" w:rsidR="00061C58" w:rsidRPr="00061C58" w:rsidRDefault="00061C58" w:rsidP="00061C58">
      <w:pPr>
        <w:pStyle w:val="Bibliography"/>
        <w:rPr>
          <w:rFonts w:ascii="Arial" w:hAnsi="Arial" w:cs="Arial"/>
          <w:lang w:val="de-DE"/>
        </w:rPr>
      </w:pPr>
      <w:r w:rsidRPr="00061C58">
        <w:rPr>
          <w:rFonts w:ascii="Arial" w:hAnsi="Arial" w:cs="Arial"/>
        </w:rPr>
        <w:t xml:space="preserve">Gonçalves, P. J., Lueckmann, J.-M., Deistler, M., Nonnenmacher, M., Öcal, K., Bassetto, G., Chintaluri, C., Podlaski, W. F., Haddad, S. A., Vogels, T. P., Greenberg, D. S., &amp; Macke, J. H. (2020). Training deep neural density estimators to identify mechanistic </w:t>
      </w:r>
      <w:r w:rsidRPr="00061C58">
        <w:rPr>
          <w:rFonts w:ascii="Arial" w:hAnsi="Arial" w:cs="Arial"/>
        </w:rPr>
        <w:lastRenderedPageBreak/>
        <w:t xml:space="preserve">models of neural dynamics. </w:t>
      </w:r>
      <w:r w:rsidRPr="00061C58">
        <w:rPr>
          <w:rFonts w:ascii="Arial" w:hAnsi="Arial" w:cs="Arial"/>
          <w:lang w:val="de-DE"/>
        </w:rPr>
        <w:t xml:space="preserve">In </w:t>
      </w:r>
      <w:r w:rsidRPr="00061C58">
        <w:rPr>
          <w:rFonts w:ascii="Arial" w:hAnsi="Arial" w:cs="Arial"/>
          <w:i/>
          <w:iCs/>
          <w:lang w:val="de-DE"/>
        </w:rPr>
        <w:t>eLife</w:t>
      </w:r>
      <w:r w:rsidRPr="00061C58">
        <w:rPr>
          <w:rFonts w:ascii="Arial" w:hAnsi="Arial" w:cs="Arial"/>
          <w:lang w:val="de-DE"/>
        </w:rPr>
        <w:t xml:space="preserve"> (Vol. 9, p. e56261). https://doi.org/10.7554/eLife.56261</w:t>
      </w:r>
    </w:p>
    <w:p w14:paraId="6B180C36" w14:textId="77777777" w:rsidR="00061C58" w:rsidRPr="00061C58" w:rsidRDefault="00061C58" w:rsidP="00061C58">
      <w:pPr>
        <w:pStyle w:val="Bibliography"/>
        <w:rPr>
          <w:rFonts w:ascii="Arial" w:hAnsi="Arial" w:cs="Arial"/>
        </w:rPr>
      </w:pPr>
      <w:r w:rsidRPr="00061C58">
        <w:rPr>
          <w:rFonts w:ascii="Arial" w:hAnsi="Arial" w:cs="Arial"/>
          <w:lang w:val="de-DE"/>
        </w:rPr>
        <w:t xml:space="preserve">Greenberg, D., Nonnenmacher, M., &amp; Macke, J. (2019). </w:t>
      </w:r>
      <w:r w:rsidRPr="00061C58">
        <w:rPr>
          <w:rFonts w:ascii="Arial" w:hAnsi="Arial" w:cs="Arial"/>
          <w:i/>
          <w:iCs/>
        </w:rPr>
        <w:t>Automatic posterior transformation for likelihood-free inference</w:t>
      </w:r>
      <w:r w:rsidRPr="00061C58">
        <w:rPr>
          <w:rFonts w:ascii="Arial" w:hAnsi="Arial" w:cs="Arial"/>
        </w:rPr>
        <w:t xml:space="preserve"> (pp. 2404–2414). PMLR.</w:t>
      </w:r>
    </w:p>
    <w:p w14:paraId="14995D32" w14:textId="77777777" w:rsidR="00061C58" w:rsidRPr="00061C58" w:rsidRDefault="00061C58" w:rsidP="00061C58">
      <w:pPr>
        <w:pStyle w:val="Bibliography"/>
        <w:rPr>
          <w:rFonts w:ascii="Arial" w:hAnsi="Arial" w:cs="Arial"/>
        </w:rPr>
      </w:pPr>
      <w:r w:rsidRPr="00061C58">
        <w:rPr>
          <w:rFonts w:ascii="Arial" w:hAnsi="Arial" w:cs="Arial"/>
        </w:rPr>
        <w:t xml:space="preserve">Groschner, L. N., Malis, J. G., Zuidinga, B., &amp; Borst, A. (2022). A biophysical account of multiplication by a single neuron. In </w:t>
      </w:r>
      <w:r w:rsidRPr="00061C58">
        <w:rPr>
          <w:rFonts w:ascii="Arial" w:hAnsi="Arial" w:cs="Arial"/>
          <w:i/>
          <w:iCs/>
        </w:rPr>
        <w:t>Nature</w:t>
      </w:r>
      <w:r w:rsidRPr="00061C58">
        <w:rPr>
          <w:rFonts w:ascii="Arial" w:hAnsi="Arial" w:cs="Arial"/>
        </w:rPr>
        <w:t xml:space="preserve"> (Vol. 603, Issue 7899, pp. 119–123).</w:t>
      </w:r>
    </w:p>
    <w:p w14:paraId="5A98F817" w14:textId="77777777" w:rsidR="00061C58" w:rsidRPr="00061C58" w:rsidRDefault="00061C58" w:rsidP="00061C58">
      <w:pPr>
        <w:pStyle w:val="Bibliography"/>
        <w:rPr>
          <w:rFonts w:ascii="Arial" w:hAnsi="Arial" w:cs="Arial"/>
        </w:rPr>
      </w:pPr>
      <w:r w:rsidRPr="00061C58">
        <w:rPr>
          <w:rFonts w:ascii="Arial" w:hAnsi="Arial" w:cs="Arial"/>
        </w:rPr>
        <w:t xml:space="preserve">Haller, B. C., &amp; Messer, P. W. (2019). SLiM 3: Forward Genetic Simulations Beyond the Wright–Fisher Model. In </w:t>
      </w:r>
      <w:r w:rsidRPr="00061C58">
        <w:rPr>
          <w:rFonts w:ascii="Arial" w:hAnsi="Arial" w:cs="Arial"/>
          <w:i/>
          <w:iCs/>
        </w:rPr>
        <w:t>Molecular Biology and Evolution</w:t>
      </w:r>
      <w:r w:rsidRPr="00061C58">
        <w:rPr>
          <w:rFonts w:ascii="Arial" w:hAnsi="Arial" w:cs="Arial"/>
        </w:rPr>
        <w:t xml:space="preserve"> (Vol. 36, Issue 3, pp. 632–637). https://doi.org/10.1093/molbev/msy228</w:t>
      </w:r>
    </w:p>
    <w:p w14:paraId="39727BA6" w14:textId="77777777" w:rsidR="00061C58" w:rsidRPr="00061C58" w:rsidRDefault="00061C58" w:rsidP="00061C58">
      <w:pPr>
        <w:pStyle w:val="Bibliography"/>
        <w:rPr>
          <w:rFonts w:ascii="Arial" w:hAnsi="Arial" w:cs="Arial"/>
        </w:rPr>
      </w:pPr>
      <w:r w:rsidRPr="00061C58">
        <w:rPr>
          <w:rFonts w:ascii="Arial" w:hAnsi="Arial" w:cs="Arial"/>
          <w:lang w:val="de-DE"/>
        </w:rPr>
        <w:t xml:space="preserve">Haller, B. C., &amp; Messer, P. W. (2023). </w:t>
      </w:r>
      <w:r w:rsidRPr="00061C58">
        <w:rPr>
          <w:rFonts w:ascii="Arial" w:hAnsi="Arial" w:cs="Arial"/>
        </w:rPr>
        <w:t xml:space="preserve">SLiM 4: Multispecies eco-evolutionary modeling. In </w:t>
      </w:r>
      <w:r w:rsidRPr="00061C58">
        <w:rPr>
          <w:rFonts w:ascii="Arial" w:hAnsi="Arial" w:cs="Arial"/>
          <w:i/>
          <w:iCs/>
        </w:rPr>
        <w:t>The American Naturalist</w:t>
      </w:r>
      <w:r w:rsidRPr="00061C58">
        <w:rPr>
          <w:rFonts w:ascii="Arial" w:hAnsi="Arial" w:cs="Arial"/>
        </w:rPr>
        <w:t xml:space="preserve"> (Vol. 201, Issue 5, pp. E127–E139).</w:t>
      </w:r>
    </w:p>
    <w:p w14:paraId="77FE5B5B" w14:textId="77777777" w:rsidR="00061C58" w:rsidRPr="00061C58" w:rsidRDefault="00061C58" w:rsidP="00061C58">
      <w:pPr>
        <w:pStyle w:val="Bibliography"/>
        <w:rPr>
          <w:rFonts w:ascii="Arial" w:hAnsi="Arial" w:cs="Arial"/>
        </w:rPr>
      </w:pPr>
      <w:r w:rsidRPr="00061C58">
        <w:rPr>
          <w:rFonts w:ascii="Arial" w:hAnsi="Arial" w:cs="Arial"/>
        </w:rPr>
        <w:t xml:space="preserve">Hoban, S. (2014). An overview of the utility of population simulation software in molecular ecology. In </w:t>
      </w:r>
      <w:r w:rsidRPr="00061C58">
        <w:rPr>
          <w:rFonts w:ascii="Arial" w:hAnsi="Arial" w:cs="Arial"/>
          <w:i/>
          <w:iCs/>
        </w:rPr>
        <w:t>Molecular Ecology</w:t>
      </w:r>
      <w:r w:rsidRPr="00061C58">
        <w:rPr>
          <w:rFonts w:ascii="Arial" w:hAnsi="Arial" w:cs="Arial"/>
        </w:rPr>
        <w:t xml:space="preserve"> (Vol. 23, Issue 10, pp. 2383–2401). https://doi.org/10.1111/mec.12741</w:t>
      </w:r>
    </w:p>
    <w:p w14:paraId="740399E8" w14:textId="77777777" w:rsidR="00061C58" w:rsidRPr="00061C58" w:rsidRDefault="00061C58" w:rsidP="00061C58">
      <w:pPr>
        <w:pStyle w:val="Bibliography"/>
        <w:rPr>
          <w:rFonts w:ascii="Arial" w:hAnsi="Arial" w:cs="Arial"/>
        </w:rPr>
      </w:pPr>
      <w:r w:rsidRPr="00061C58">
        <w:rPr>
          <w:rFonts w:ascii="Arial" w:hAnsi="Arial" w:cs="Arial"/>
        </w:rPr>
        <w:t xml:space="preserve">Holsinger, K. E., &amp; Weir, B. S. (2009). Genetics in geographically structured populations: Defining, estimating and interpreting F ST. In </w:t>
      </w:r>
      <w:r w:rsidRPr="00061C58">
        <w:rPr>
          <w:rFonts w:ascii="Arial" w:hAnsi="Arial" w:cs="Arial"/>
          <w:i/>
          <w:iCs/>
        </w:rPr>
        <w:t>Nature Reviews Genetics</w:t>
      </w:r>
      <w:r w:rsidRPr="00061C58">
        <w:rPr>
          <w:rFonts w:ascii="Arial" w:hAnsi="Arial" w:cs="Arial"/>
        </w:rPr>
        <w:t xml:space="preserve"> (Vol. 10, Issue 9, pp. 639–650).</w:t>
      </w:r>
    </w:p>
    <w:p w14:paraId="49345031" w14:textId="550BF871" w:rsidR="00061C58" w:rsidRPr="00061C58" w:rsidRDefault="00061C58" w:rsidP="00061C58">
      <w:pPr>
        <w:pStyle w:val="Bibliography"/>
        <w:rPr>
          <w:rFonts w:ascii="Arial" w:hAnsi="Arial" w:cs="Arial"/>
        </w:rPr>
      </w:pPr>
      <w:r w:rsidRPr="00061C58">
        <w:rPr>
          <w:rFonts w:ascii="Arial" w:hAnsi="Arial" w:cs="Arial"/>
        </w:rPr>
        <w:t xml:space="preserve">Howard-McCombe, J., Jamieson, A., Carmagnini, A., Russo, I.-R., Ghazali, M., Campbell, R., Driscoll, C., Murphy, W., Nowak, C., &amp; O’Connor, T. (2023). </w:t>
      </w:r>
      <w:r w:rsidRPr="00061C58">
        <w:rPr>
          <w:rFonts w:ascii="Arial" w:hAnsi="Arial" w:cs="Arial"/>
          <w:i/>
          <w:iCs/>
        </w:rPr>
        <w:t xml:space="preserve">Genetic swamping of the critically endangered Scottish </w:t>
      </w:r>
      <w:r w:rsidR="0056211F">
        <w:rPr>
          <w:rFonts w:ascii="Arial" w:hAnsi="Arial" w:cs="Arial"/>
          <w:i/>
          <w:iCs/>
        </w:rPr>
        <w:t>W</w:t>
      </w:r>
      <w:r w:rsidRPr="00061C58">
        <w:rPr>
          <w:rFonts w:ascii="Arial" w:hAnsi="Arial" w:cs="Arial"/>
          <w:i/>
          <w:iCs/>
        </w:rPr>
        <w:t>ildcat was recent and accelerated by disease</w:t>
      </w:r>
      <w:r w:rsidRPr="00061C58">
        <w:rPr>
          <w:rFonts w:ascii="Arial" w:hAnsi="Arial" w:cs="Arial"/>
        </w:rPr>
        <w:t>.</w:t>
      </w:r>
    </w:p>
    <w:p w14:paraId="76F54BD4" w14:textId="76951D92" w:rsidR="00061C58" w:rsidRPr="00061C58" w:rsidRDefault="00061C58" w:rsidP="00061C58">
      <w:pPr>
        <w:pStyle w:val="Bibliography"/>
        <w:rPr>
          <w:rFonts w:ascii="Arial" w:hAnsi="Arial" w:cs="Arial"/>
        </w:rPr>
      </w:pPr>
      <w:r w:rsidRPr="00061C58">
        <w:rPr>
          <w:rFonts w:ascii="Arial" w:hAnsi="Arial" w:cs="Arial"/>
        </w:rPr>
        <w:t xml:space="preserve">Howard-McCombe, J., Ward, D., Kitchener, A. C., Lawson, D., Senn, H. V., &amp; Beaumont, M. (2021). On the use of genome-wide data to model and date the time of anthropogenic hybridisation: An example from the Scottish </w:t>
      </w:r>
      <w:r w:rsidR="0056211F">
        <w:rPr>
          <w:rFonts w:ascii="Arial" w:hAnsi="Arial" w:cs="Arial"/>
        </w:rPr>
        <w:t>W</w:t>
      </w:r>
      <w:r w:rsidRPr="00061C58">
        <w:rPr>
          <w:rFonts w:ascii="Arial" w:hAnsi="Arial" w:cs="Arial"/>
        </w:rPr>
        <w:t xml:space="preserve">ildcat. In </w:t>
      </w:r>
      <w:r w:rsidRPr="00061C58">
        <w:rPr>
          <w:rFonts w:ascii="Arial" w:hAnsi="Arial" w:cs="Arial"/>
          <w:i/>
          <w:iCs/>
        </w:rPr>
        <w:t>Molecular Ecology</w:t>
      </w:r>
      <w:r w:rsidRPr="00061C58">
        <w:rPr>
          <w:rFonts w:ascii="Arial" w:hAnsi="Arial" w:cs="Arial"/>
        </w:rPr>
        <w:t xml:space="preserve"> (Vol. 30, Issue 15, pp. 3688–3702). https://doi.org/10.1111/mec.16000</w:t>
      </w:r>
    </w:p>
    <w:p w14:paraId="3B6AF0AA" w14:textId="77777777" w:rsidR="00061C58" w:rsidRPr="00061C58" w:rsidRDefault="00061C58" w:rsidP="00061C58">
      <w:pPr>
        <w:pStyle w:val="Bibliography"/>
        <w:rPr>
          <w:rFonts w:ascii="Arial" w:hAnsi="Arial" w:cs="Arial"/>
        </w:rPr>
      </w:pPr>
      <w:r w:rsidRPr="00061C58">
        <w:rPr>
          <w:rFonts w:ascii="Arial" w:hAnsi="Arial" w:cs="Arial"/>
        </w:rPr>
        <w:t xml:space="preserve">Hudson, R. R. (2002). Generating samples under a Wright–Fisher neutral model of genetic variation. In </w:t>
      </w:r>
      <w:r w:rsidRPr="00061C58">
        <w:rPr>
          <w:rFonts w:ascii="Arial" w:hAnsi="Arial" w:cs="Arial"/>
          <w:i/>
          <w:iCs/>
        </w:rPr>
        <w:t>Bioinformatics</w:t>
      </w:r>
      <w:r w:rsidRPr="00061C58">
        <w:rPr>
          <w:rFonts w:ascii="Arial" w:hAnsi="Arial" w:cs="Arial"/>
        </w:rPr>
        <w:t xml:space="preserve"> (Vol. 18, Issue 2, pp. 337–338). https://doi.org/10.1093/bioinformatics/18.2.337</w:t>
      </w:r>
    </w:p>
    <w:p w14:paraId="109F6BEC" w14:textId="77777777" w:rsidR="00061C58" w:rsidRPr="00061C58" w:rsidRDefault="00061C58" w:rsidP="00061C58">
      <w:pPr>
        <w:pStyle w:val="Bibliography"/>
        <w:rPr>
          <w:rFonts w:ascii="Arial" w:hAnsi="Arial" w:cs="Arial"/>
        </w:rPr>
      </w:pPr>
      <w:r w:rsidRPr="00061C58">
        <w:rPr>
          <w:rFonts w:ascii="Arial" w:hAnsi="Arial" w:cs="Arial"/>
        </w:rPr>
        <w:lastRenderedPageBreak/>
        <w:t xml:space="preserve">Jaime, A., Peter, R., Evan, M.-M., &amp; Shaffer, H. B. (2018). Demographic inference in a spatially-explicit ecological model from genomic data: A proof of concept for the Mojave Desert Tortoise. In </w:t>
      </w:r>
      <w:r w:rsidRPr="00061C58">
        <w:rPr>
          <w:rFonts w:ascii="Arial" w:hAnsi="Arial" w:cs="Arial"/>
          <w:i/>
          <w:iCs/>
        </w:rPr>
        <w:t>bioRxiv</w:t>
      </w:r>
      <w:r w:rsidRPr="00061C58">
        <w:rPr>
          <w:rFonts w:ascii="Arial" w:hAnsi="Arial" w:cs="Arial"/>
        </w:rPr>
        <w:t xml:space="preserve"> (p. 354530). https://doi.org/10.1101/354530</w:t>
      </w:r>
    </w:p>
    <w:p w14:paraId="4EFBFF1F" w14:textId="764A8910" w:rsidR="00061C58" w:rsidRPr="00061C58" w:rsidRDefault="00061C58" w:rsidP="00061C58">
      <w:pPr>
        <w:pStyle w:val="Bibliography"/>
        <w:rPr>
          <w:rFonts w:ascii="Arial" w:hAnsi="Arial" w:cs="Arial"/>
        </w:rPr>
      </w:pPr>
      <w:r w:rsidRPr="00061C58">
        <w:rPr>
          <w:rFonts w:ascii="Arial" w:hAnsi="Arial" w:cs="Arial"/>
        </w:rPr>
        <w:t xml:space="preserve">Jamieson, A., Carmagnini, A., Howard-McCombe, J., Doherty, S., Hirons, A., Dimopolous, E., Lin, A., Allen, R., Anderson-Whymark, H., &amp; Barnett, R. (2023). </w:t>
      </w:r>
      <w:r w:rsidRPr="00061C58">
        <w:rPr>
          <w:rFonts w:ascii="Arial" w:hAnsi="Arial" w:cs="Arial"/>
          <w:i/>
          <w:iCs/>
        </w:rPr>
        <w:t xml:space="preserve">Palaeogenomic Evidence for the Long-Term Reproductive Isolation Between Wild and </w:t>
      </w:r>
      <w:r w:rsidR="0056211F">
        <w:rPr>
          <w:rFonts w:ascii="Arial" w:hAnsi="Arial" w:cs="Arial"/>
          <w:i/>
          <w:iCs/>
        </w:rPr>
        <w:t>W</w:t>
      </w:r>
      <w:r w:rsidR="00AA5E1C">
        <w:rPr>
          <w:rFonts w:ascii="Arial" w:hAnsi="Arial" w:cs="Arial"/>
          <w:i/>
          <w:iCs/>
        </w:rPr>
        <w:t>ildcat</w:t>
      </w:r>
      <w:r w:rsidRPr="00061C58">
        <w:rPr>
          <w:rFonts w:ascii="Arial" w:hAnsi="Arial" w:cs="Arial"/>
          <w:i/>
          <w:iCs/>
        </w:rPr>
        <w:t xml:space="preserve"> Cats</w:t>
      </w:r>
      <w:r w:rsidRPr="00061C58">
        <w:rPr>
          <w:rFonts w:ascii="Arial" w:hAnsi="Arial" w:cs="Arial"/>
        </w:rPr>
        <w:t>.</w:t>
      </w:r>
    </w:p>
    <w:p w14:paraId="34771F8E" w14:textId="77777777" w:rsidR="00061C58" w:rsidRPr="00061C58" w:rsidRDefault="00061C58" w:rsidP="00061C58">
      <w:pPr>
        <w:pStyle w:val="Bibliography"/>
        <w:rPr>
          <w:rFonts w:ascii="Arial" w:hAnsi="Arial" w:cs="Arial"/>
        </w:rPr>
      </w:pPr>
      <w:r w:rsidRPr="00061C58">
        <w:rPr>
          <w:rFonts w:ascii="Arial" w:hAnsi="Arial" w:cs="Arial"/>
        </w:rPr>
        <w:t xml:space="preserve">Jay, F., Boitard, S., &amp; Austerlitz, F. (2019). An ABC method for whole-genome sequence data: Inferring paleolithic and neolithic human expansions. In </w:t>
      </w:r>
      <w:r w:rsidRPr="00061C58">
        <w:rPr>
          <w:rFonts w:ascii="Arial" w:hAnsi="Arial" w:cs="Arial"/>
          <w:i/>
          <w:iCs/>
        </w:rPr>
        <w:t>Molecular biology and evolution</w:t>
      </w:r>
      <w:r w:rsidRPr="00061C58">
        <w:rPr>
          <w:rFonts w:ascii="Arial" w:hAnsi="Arial" w:cs="Arial"/>
        </w:rPr>
        <w:t xml:space="preserve"> (Vol. 36, Issue 7, pp. 1565–1579).</w:t>
      </w:r>
    </w:p>
    <w:p w14:paraId="59025583" w14:textId="77777777" w:rsidR="00061C58" w:rsidRPr="00061C58" w:rsidRDefault="00061C58" w:rsidP="00061C58">
      <w:pPr>
        <w:pStyle w:val="Bibliography"/>
        <w:rPr>
          <w:rFonts w:ascii="Arial" w:hAnsi="Arial" w:cs="Arial"/>
        </w:rPr>
      </w:pPr>
      <w:r w:rsidRPr="00061C58">
        <w:rPr>
          <w:rFonts w:ascii="Arial" w:hAnsi="Arial" w:cs="Arial"/>
        </w:rPr>
        <w:t xml:space="preserve">Kaeuffer, R., Pontier, D., Devillard, S., &amp; Perrin, N. (2004). Effective size of two feral domestic cat populations (Felis catus L.): Effect of the mating system. In </w:t>
      </w:r>
      <w:r w:rsidRPr="00061C58">
        <w:rPr>
          <w:rFonts w:ascii="Arial" w:hAnsi="Arial" w:cs="Arial"/>
          <w:i/>
          <w:iCs/>
        </w:rPr>
        <w:t>Molecular Ecology</w:t>
      </w:r>
      <w:r w:rsidRPr="00061C58">
        <w:rPr>
          <w:rFonts w:ascii="Arial" w:hAnsi="Arial" w:cs="Arial"/>
        </w:rPr>
        <w:t xml:space="preserve"> (Vol. 13, Issue 2, pp. 483–490).</w:t>
      </w:r>
    </w:p>
    <w:p w14:paraId="49977501" w14:textId="77777777" w:rsidR="00061C58" w:rsidRPr="00061C58" w:rsidRDefault="00061C58" w:rsidP="00061C58">
      <w:pPr>
        <w:pStyle w:val="Bibliography"/>
        <w:rPr>
          <w:rFonts w:ascii="Arial" w:hAnsi="Arial" w:cs="Arial"/>
        </w:rPr>
      </w:pPr>
      <w:r w:rsidRPr="00061C58">
        <w:rPr>
          <w:rFonts w:ascii="Arial" w:hAnsi="Arial" w:cs="Arial"/>
        </w:rPr>
        <w:t xml:space="preserve">Kelleher, J., Thornton, K. R., Ashander, J., &amp; Ralph, P. L. (2018). Efficient pedigree recording for fast population genetics simulation. In </w:t>
      </w:r>
      <w:r w:rsidRPr="00061C58">
        <w:rPr>
          <w:rFonts w:ascii="Arial" w:hAnsi="Arial" w:cs="Arial"/>
          <w:i/>
          <w:iCs/>
        </w:rPr>
        <w:t>PLOS Computational Biology</w:t>
      </w:r>
      <w:r w:rsidRPr="00061C58">
        <w:rPr>
          <w:rFonts w:ascii="Arial" w:hAnsi="Arial" w:cs="Arial"/>
        </w:rPr>
        <w:t xml:space="preserve"> (Vol. 14, Issue 11, p. e1006581). https://doi.org/10.1371/journal.pcbi.1006581</w:t>
      </w:r>
    </w:p>
    <w:p w14:paraId="52708F37" w14:textId="77777777" w:rsidR="00061C58" w:rsidRPr="00061C58" w:rsidRDefault="00061C58" w:rsidP="00061C58">
      <w:pPr>
        <w:pStyle w:val="Bibliography"/>
        <w:rPr>
          <w:rFonts w:ascii="Arial" w:hAnsi="Arial" w:cs="Arial"/>
        </w:rPr>
      </w:pPr>
      <w:r w:rsidRPr="00061C58">
        <w:rPr>
          <w:rFonts w:ascii="Arial" w:hAnsi="Arial" w:cs="Arial"/>
          <w:lang w:val="de-DE"/>
        </w:rPr>
        <w:t xml:space="preserve">Kelleher, J., Wong, Y., Wohns, A. W., Fadil, C., Albers, P. K., &amp; McVean, G. (2019). </w:t>
      </w:r>
      <w:r w:rsidRPr="00061C58">
        <w:rPr>
          <w:rFonts w:ascii="Arial" w:hAnsi="Arial" w:cs="Arial"/>
        </w:rPr>
        <w:t xml:space="preserve">Inferring whole-genome histories in large population datasets. In </w:t>
      </w:r>
      <w:r w:rsidRPr="00061C58">
        <w:rPr>
          <w:rFonts w:ascii="Arial" w:hAnsi="Arial" w:cs="Arial"/>
          <w:i/>
          <w:iCs/>
        </w:rPr>
        <w:t>Nature genetics</w:t>
      </w:r>
      <w:r w:rsidRPr="00061C58">
        <w:rPr>
          <w:rFonts w:ascii="Arial" w:hAnsi="Arial" w:cs="Arial"/>
        </w:rPr>
        <w:t xml:space="preserve"> (Vol. 51, Issue 9, pp. 1330–1338).</w:t>
      </w:r>
    </w:p>
    <w:p w14:paraId="43330161" w14:textId="77777777" w:rsidR="00061C58" w:rsidRPr="00061C58" w:rsidRDefault="00061C58" w:rsidP="00061C58">
      <w:pPr>
        <w:pStyle w:val="Bibliography"/>
        <w:rPr>
          <w:rFonts w:ascii="Arial" w:hAnsi="Arial" w:cs="Arial"/>
        </w:rPr>
      </w:pPr>
      <w:r w:rsidRPr="00061C58">
        <w:rPr>
          <w:rFonts w:ascii="Arial" w:hAnsi="Arial" w:cs="Arial"/>
        </w:rPr>
        <w:t xml:space="preserve">Kidger, P., &amp; Garcia, C. (2021). Equinox: Neural networks in JAX via callable PyTrees and filtered transformations. </w:t>
      </w:r>
      <w:r w:rsidRPr="00061C58">
        <w:rPr>
          <w:rFonts w:ascii="Arial" w:hAnsi="Arial" w:cs="Arial"/>
          <w:i/>
          <w:iCs/>
        </w:rPr>
        <w:t>arXiv Preprint arXiv:2111.00254</w:t>
      </w:r>
      <w:r w:rsidRPr="00061C58">
        <w:rPr>
          <w:rFonts w:ascii="Arial" w:hAnsi="Arial" w:cs="Arial"/>
        </w:rPr>
        <w:t>.</w:t>
      </w:r>
    </w:p>
    <w:p w14:paraId="16C8BC42" w14:textId="77777777" w:rsidR="00061C58" w:rsidRPr="00061C58" w:rsidRDefault="00061C58" w:rsidP="00061C58">
      <w:pPr>
        <w:pStyle w:val="Bibliography"/>
        <w:rPr>
          <w:rFonts w:ascii="Arial" w:hAnsi="Arial" w:cs="Arial"/>
        </w:rPr>
      </w:pPr>
      <w:r w:rsidRPr="00061C58">
        <w:rPr>
          <w:rFonts w:ascii="Arial" w:hAnsi="Arial" w:cs="Arial"/>
        </w:rPr>
        <w:t xml:space="preserve">Kingman, J. F. C. (1982). The coalescent. In </w:t>
      </w:r>
      <w:r w:rsidRPr="00061C58">
        <w:rPr>
          <w:rFonts w:ascii="Arial" w:hAnsi="Arial" w:cs="Arial"/>
          <w:i/>
          <w:iCs/>
        </w:rPr>
        <w:t>Stochastic Processes and their Applications</w:t>
      </w:r>
      <w:r w:rsidRPr="00061C58">
        <w:rPr>
          <w:rFonts w:ascii="Arial" w:hAnsi="Arial" w:cs="Arial"/>
        </w:rPr>
        <w:t xml:space="preserve"> (Vol. 13, Issue 3, pp. 235–248). https://doi.org/10.1016/0304-4149(82)90011-4</w:t>
      </w:r>
    </w:p>
    <w:p w14:paraId="2DEAF789" w14:textId="77777777" w:rsidR="00061C58" w:rsidRPr="00061C58" w:rsidRDefault="00061C58" w:rsidP="00061C58">
      <w:pPr>
        <w:pStyle w:val="Bibliography"/>
        <w:rPr>
          <w:rFonts w:ascii="Arial" w:hAnsi="Arial" w:cs="Arial"/>
        </w:rPr>
      </w:pPr>
      <w:r w:rsidRPr="00061C58">
        <w:rPr>
          <w:rFonts w:ascii="Arial" w:hAnsi="Arial" w:cs="Arial"/>
          <w:lang w:val="de-DE"/>
        </w:rPr>
        <w:t xml:space="preserve">Langley, P. J. W., &amp; Yalden, D. W. (1977). </w:t>
      </w:r>
      <w:r w:rsidRPr="00061C58">
        <w:rPr>
          <w:rFonts w:ascii="Arial" w:hAnsi="Arial" w:cs="Arial"/>
        </w:rPr>
        <w:t xml:space="preserve">The decline of the rarer carnivores in Great Britain during the nineteenth century. In </w:t>
      </w:r>
      <w:r w:rsidRPr="00061C58">
        <w:rPr>
          <w:rFonts w:ascii="Arial" w:hAnsi="Arial" w:cs="Arial"/>
          <w:i/>
          <w:iCs/>
        </w:rPr>
        <w:t>Mammal Review</w:t>
      </w:r>
      <w:r w:rsidRPr="00061C58">
        <w:rPr>
          <w:rFonts w:ascii="Arial" w:hAnsi="Arial" w:cs="Arial"/>
        </w:rPr>
        <w:t xml:space="preserve"> (Vol. 7, Issues 3–4, pp. 95–116). https://doi.org/10.1111/j.1365-2907.1977.tb00363.x</w:t>
      </w:r>
    </w:p>
    <w:p w14:paraId="2A270828" w14:textId="77777777" w:rsidR="00061C58" w:rsidRPr="00061C58" w:rsidRDefault="00061C58" w:rsidP="00061C58">
      <w:pPr>
        <w:pStyle w:val="Bibliography"/>
        <w:rPr>
          <w:rFonts w:ascii="Arial" w:hAnsi="Arial" w:cs="Arial"/>
        </w:rPr>
      </w:pPr>
      <w:r w:rsidRPr="00061C58">
        <w:rPr>
          <w:rFonts w:ascii="Arial" w:hAnsi="Arial" w:cs="Arial"/>
        </w:rPr>
        <w:t xml:space="preserve">Li, P., &amp; Vu, Q. D. (2013). Identification of parameter correlations for parameter estimation in dynamic biological models. In </w:t>
      </w:r>
      <w:r w:rsidRPr="00061C58">
        <w:rPr>
          <w:rFonts w:ascii="Arial" w:hAnsi="Arial" w:cs="Arial"/>
          <w:i/>
          <w:iCs/>
        </w:rPr>
        <w:t>BMC Systems Biology</w:t>
      </w:r>
      <w:r w:rsidRPr="00061C58">
        <w:rPr>
          <w:rFonts w:ascii="Arial" w:hAnsi="Arial" w:cs="Arial"/>
        </w:rPr>
        <w:t xml:space="preserve"> (Vol. 7, Issue 1, p. 91). https://doi.org/10.1186/1752-0509-7-91</w:t>
      </w:r>
    </w:p>
    <w:p w14:paraId="3670A1A7" w14:textId="77777777" w:rsidR="00061C58" w:rsidRPr="00061C58" w:rsidRDefault="00061C58" w:rsidP="00061C58">
      <w:pPr>
        <w:pStyle w:val="Bibliography"/>
        <w:rPr>
          <w:rFonts w:ascii="Arial" w:hAnsi="Arial" w:cs="Arial"/>
        </w:rPr>
      </w:pPr>
      <w:r w:rsidRPr="00061C58">
        <w:rPr>
          <w:rFonts w:ascii="Arial" w:hAnsi="Arial" w:cs="Arial"/>
          <w:lang w:val="de-DE"/>
        </w:rPr>
        <w:lastRenderedPageBreak/>
        <w:t xml:space="preserve">Mellett, C. L., Hodgson, D. M., Lang, A., Mauz, B., Selby, I., &amp; Plater, A. J. (2012). </w:t>
      </w:r>
      <w:r w:rsidRPr="00061C58">
        <w:rPr>
          <w:rFonts w:ascii="Arial" w:hAnsi="Arial" w:cs="Arial"/>
        </w:rPr>
        <w:t xml:space="preserve">Preservation of a drowned gravel barrier complex: A landscape evolution study from the north-eastern English Channel. In </w:t>
      </w:r>
      <w:r w:rsidRPr="00061C58">
        <w:rPr>
          <w:rFonts w:ascii="Arial" w:hAnsi="Arial" w:cs="Arial"/>
          <w:i/>
          <w:iCs/>
        </w:rPr>
        <w:t>Marine Geology</w:t>
      </w:r>
      <w:r w:rsidRPr="00061C58">
        <w:rPr>
          <w:rFonts w:ascii="Arial" w:hAnsi="Arial" w:cs="Arial"/>
        </w:rPr>
        <w:t xml:space="preserve"> (Vols 315–318, pp. 115–131). https://doi.org/10.1016/j.margeo.2012.04.008</w:t>
      </w:r>
    </w:p>
    <w:p w14:paraId="19F64336" w14:textId="2033E9C6" w:rsidR="00061C58" w:rsidRPr="00061C58" w:rsidRDefault="00061C58" w:rsidP="00061C58">
      <w:pPr>
        <w:pStyle w:val="Bibliography"/>
        <w:rPr>
          <w:rFonts w:ascii="Arial" w:hAnsi="Arial" w:cs="Arial"/>
        </w:rPr>
      </w:pPr>
      <w:r w:rsidRPr="00061C58">
        <w:rPr>
          <w:rFonts w:ascii="Arial" w:hAnsi="Arial" w:cs="Arial"/>
        </w:rPr>
        <w:t xml:space="preserve">Neaves, L. E., &amp; Hollingsworth, P. M. (2013). </w:t>
      </w:r>
      <w:r w:rsidRPr="00061C58">
        <w:rPr>
          <w:rFonts w:ascii="Arial" w:hAnsi="Arial" w:cs="Arial"/>
          <w:i/>
          <w:iCs/>
        </w:rPr>
        <w:t xml:space="preserve">The Scottish </w:t>
      </w:r>
      <w:r w:rsidR="0056211F">
        <w:rPr>
          <w:rFonts w:ascii="Arial" w:hAnsi="Arial" w:cs="Arial"/>
          <w:i/>
          <w:iCs/>
        </w:rPr>
        <w:t>W</w:t>
      </w:r>
      <w:r w:rsidRPr="00061C58">
        <w:rPr>
          <w:rFonts w:ascii="Arial" w:hAnsi="Arial" w:cs="Arial"/>
          <w:i/>
          <w:iCs/>
        </w:rPr>
        <w:t>ildcat (Felis sylvestris): A review of genetic information and its implications for management</w:t>
      </w:r>
      <w:r w:rsidRPr="00061C58">
        <w:rPr>
          <w:rFonts w:ascii="Arial" w:hAnsi="Arial" w:cs="Arial"/>
        </w:rPr>
        <w:t>.</w:t>
      </w:r>
    </w:p>
    <w:p w14:paraId="177D234B" w14:textId="77777777" w:rsidR="00061C58" w:rsidRPr="00061C58" w:rsidRDefault="00061C58" w:rsidP="00061C58">
      <w:pPr>
        <w:pStyle w:val="Bibliography"/>
        <w:rPr>
          <w:rFonts w:ascii="Arial" w:hAnsi="Arial" w:cs="Arial"/>
        </w:rPr>
      </w:pPr>
      <w:r w:rsidRPr="00061C58">
        <w:rPr>
          <w:rFonts w:ascii="Arial" w:hAnsi="Arial" w:cs="Arial"/>
        </w:rPr>
        <w:t xml:space="preserve">Nei, M., &amp; Li, W. H. (1979). Mathematical model for studying genetic variation in terms of restriction endonucleases. In </w:t>
      </w:r>
      <w:r w:rsidRPr="00061C58">
        <w:rPr>
          <w:rFonts w:ascii="Arial" w:hAnsi="Arial" w:cs="Arial"/>
          <w:i/>
          <w:iCs/>
        </w:rPr>
        <w:t>Proceedings of the National Academy of Sciences</w:t>
      </w:r>
      <w:r w:rsidRPr="00061C58">
        <w:rPr>
          <w:rFonts w:ascii="Arial" w:hAnsi="Arial" w:cs="Arial"/>
        </w:rPr>
        <w:t xml:space="preserve"> (Vol. 76, Issue 10, pp. 5269–5273). https://doi.org/10.1073/pnas.76.10.5269</w:t>
      </w:r>
    </w:p>
    <w:p w14:paraId="36BFC253" w14:textId="77777777" w:rsidR="00061C58" w:rsidRPr="00061C58" w:rsidRDefault="00061C58" w:rsidP="00061C58">
      <w:pPr>
        <w:pStyle w:val="Bibliography"/>
        <w:rPr>
          <w:rFonts w:ascii="Arial" w:hAnsi="Arial" w:cs="Arial"/>
        </w:rPr>
      </w:pPr>
      <w:r w:rsidRPr="00061C58">
        <w:rPr>
          <w:rFonts w:ascii="Arial" w:hAnsi="Arial" w:cs="Arial"/>
        </w:rPr>
        <w:t xml:space="preserve">Paszke, A., Gross, S., Massa, F., Lerer, A., Bradbury, J., Chanan, G., Killeen, T., Lin, Z., Gimelshein, N., &amp; Antiga, L. (2019). Pytorch: An imperative style, high-performance deep learning library. In </w:t>
      </w:r>
      <w:r w:rsidRPr="00061C58">
        <w:rPr>
          <w:rFonts w:ascii="Arial" w:hAnsi="Arial" w:cs="Arial"/>
          <w:i/>
          <w:iCs/>
        </w:rPr>
        <w:t>Advances in neural information processing systems</w:t>
      </w:r>
      <w:r w:rsidRPr="00061C58">
        <w:rPr>
          <w:rFonts w:ascii="Arial" w:hAnsi="Arial" w:cs="Arial"/>
        </w:rPr>
        <w:t xml:space="preserve"> (Vol. 32).</w:t>
      </w:r>
    </w:p>
    <w:p w14:paraId="758EA7F7" w14:textId="77777777" w:rsidR="00061C58" w:rsidRPr="00061C58" w:rsidRDefault="00061C58" w:rsidP="00061C58">
      <w:pPr>
        <w:pStyle w:val="Bibliography"/>
        <w:rPr>
          <w:rFonts w:ascii="Arial" w:hAnsi="Arial" w:cs="Arial"/>
        </w:rPr>
      </w:pPr>
      <w:r w:rsidRPr="00061C58">
        <w:rPr>
          <w:rFonts w:ascii="Arial" w:hAnsi="Arial" w:cs="Arial"/>
        </w:rPr>
        <w:t xml:space="preserve">Pedregosa, F., Varoquaux, G., Gramfort, A., Michel, V., Thirion, B., Grisel, O., Blondel, M., Prettenhofer, P., Weiss, R., &amp; Dubourg, V. (2011). Scikit-learn: Machine learning in Python. In </w:t>
      </w:r>
      <w:r w:rsidRPr="00061C58">
        <w:rPr>
          <w:rFonts w:ascii="Arial" w:hAnsi="Arial" w:cs="Arial"/>
          <w:i/>
          <w:iCs/>
        </w:rPr>
        <w:t>The Journal of machine Learning research</w:t>
      </w:r>
      <w:r w:rsidRPr="00061C58">
        <w:rPr>
          <w:rFonts w:ascii="Arial" w:hAnsi="Arial" w:cs="Arial"/>
        </w:rPr>
        <w:t xml:space="preserve"> (Vol. 12, pp. 2825–2830).</w:t>
      </w:r>
    </w:p>
    <w:p w14:paraId="7CCEA94F" w14:textId="77777777" w:rsidR="00061C58" w:rsidRPr="00061C58" w:rsidRDefault="00061C58" w:rsidP="00061C58">
      <w:pPr>
        <w:pStyle w:val="Bibliography"/>
        <w:rPr>
          <w:rFonts w:ascii="Arial" w:hAnsi="Arial" w:cs="Arial"/>
        </w:rPr>
      </w:pPr>
      <w:r w:rsidRPr="00061C58">
        <w:rPr>
          <w:rFonts w:ascii="Arial" w:hAnsi="Arial" w:cs="Arial"/>
        </w:rPr>
        <w:t xml:space="preserve">Peng, B., Chen, H.-S., Mechanic, L. E., Racine, B., Clarke, J., Gillanders, E., &amp; Feuer, E. J. (2015). Genetic Data Simulators and their Applications: An Overview. In </w:t>
      </w:r>
      <w:r w:rsidRPr="00061C58">
        <w:rPr>
          <w:rFonts w:ascii="Arial" w:hAnsi="Arial" w:cs="Arial"/>
          <w:i/>
          <w:iCs/>
        </w:rPr>
        <w:t>Genetic Epidemiology</w:t>
      </w:r>
      <w:r w:rsidRPr="00061C58">
        <w:rPr>
          <w:rFonts w:ascii="Arial" w:hAnsi="Arial" w:cs="Arial"/>
        </w:rPr>
        <w:t xml:space="preserve"> (Vol. 39, Issue 1, pp. 2–10). https://doi.org/10.1002/gepi.21876</w:t>
      </w:r>
    </w:p>
    <w:p w14:paraId="1F424233" w14:textId="22D96031" w:rsidR="00061C58" w:rsidRPr="00061C58" w:rsidRDefault="00061C58" w:rsidP="00061C58">
      <w:pPr>
        <w:pStyle w:val="Bibliography"/>
        <w:rPr>
          <w:rFonts w:ascii="Arial" w:hAnsi="Arial" w:cs="Arial"/>
        </w:rPr>
      </w:pPr>
      <w:r w:rsidRPr="00061C58">
        <w:rPr>
          <w:rFonts w:ascii="Arial" w:hAnsi="Arial" w:cs="Arial"/>
        </w:rPr>
        <w:t xml:space="preserve">Pierpaoli, M., Birò, Z. S., Herrmann, M., Hupe, K., Fernandes, M., Ragni, B., Szemethy, L., &amp; Randi, E. (2003). Genetic distinction of </w:t>
      </w:r>
      <w:r w:rsidR="0056211F">
        <w:rPr>
          <w:rFonts w:ascii="Arial" w:hAnsi="Arial" w:cs="Arial"/>
        </w:rPr>
        <w:t>W</w:t>
      </w:r>
      <w:r w:rsidRPr="00061C58">
        <w:rPr>
          <w:rFonts w:ascii="Arial" w:hAnsi="Arial" w:cs="Arial"/>
        </w:rPr>
        <w:t xml:space="preserve">ildcat (Felis silvestris) populations in Europe, and hybridization with domestic cats in Hungary. In </w:t>
      </w:r>
      <w:r w:rsidRPr="00061C58">
        <w:rPr>
          <w:rFonts w:ascii="Arial" w:hAnsi="Arial" w:cs="Arial"/>
          <w:i/>
          <w:iCs/>
        </w:rPr>
        <w:t>Molecular Ecology</w:t>
      </w:r>
      <w:r w:rsidRPr="00061C58">
        <w:rPr>
          <w:rFonts w:ascii="Arial" w:hAnsi="Arial" w:cs="Arial"/>
        </w:rPr>
        <w:t xml:space="preserve"> (Vol. 12, Issue 10, pp. 2585–2598). https://doi.org/10.1046/j.1365-294X.2003.01939.x</w:t>
      </w:r>
    </w:p>
    <w:p w14:paraId="4BF253CD" w14:textId="77777777" w:rsidR="00061C58" w:rsidRPr="00061C58" w:rsidRDefault="00061C58" w:rsidP="00061C58">
      <w:pPr>
        <w:pStyle w:val="Bibliography"/>
        <w:rPr>
          <w:rFonts w:ascii="Arial" w:hAnsi="Arial" w:cs="Arial"/>
        </w:rPr>
      </w:pPr>
      <w:r w:rsidRPr="00061C58">
        <w:rPr>
          <w:rFonts w:ascii="Arial" w:hAnsi="Arial" w:cs="Arial"/>
        </w:rPr>
        <w:t xml:space="preserve">Reich, D., Thangaraj, K., Patterson, N., Price, A. L., &amp; Singh, L. (2009). Reconstructing Indian population history. In </w:t>
      </w:r>
      <w:r w:rsidRPr="00061C58">
        <w:rPr>
          <w:rFonts w:ascii="Arial" w:hAnsi="Arial" w:cs="Arial"/>
          <w:i/>
          <w:iCs/>
        </w:rPr>
        <w:t>Nature</w:t>
      </w:r>
      <w:r w:rsidRPr="00061C58">
        <w:rPr>
          <w:rFonts w:ascii="Arial" w:hAnsi="Arial" w:cs="Arial"/>
        </w:rPr>
        <w:t xml:space="preserve"> (Vol. 461, Issue 7263, pp. 489–494). https://doi.org/10.1038/nature08365</w:t>
      </w:r>
    </w:p>
    <w:p w14:paraId="2A85BEEF" w14:textId="77777777" w:rsidR="00061C58" w:rsidRPr="00061C58" w:rsidRDefault="00061C58" w:rsidP="00061C58">
      <w:pPr>
        <w:pStyle w:val="Bibliography"/>
        <w:rPr>
          <w:rFonts w:ascii="Arial" w:hAnsi="Arial" w:cs="Arial"/>
        </w:rPr>
      </w:pPr>
      <w:r w:rsidRPr="00061C58">
        <w:rPr>
          <w:rFonts w:ascii="Arial" w:hAnsi="Arial" w:cs="Arial"/>
        </w:rPr>
        <w:lastRenderedPageBreak/>
        <w:t xml:space="preserve">Speed, D., &amp; Balding, D. J. (2015). Relatedness in the post-genomic era: Is it still useful? In </w:t>
      </w:r>
      <w:r w:rsidRPr="00061C58">
        <w:rPr>
          <w:rFonts w:ascii="Arial" w:hAnsi="Arial" w:cs="Arial"/>
          <w:i/>
          <w:iCs/>
        </w:rPr>
        <w:t>Nature Reviews Genetics</w:t>
      </w:r>
      <w:r w:rsidRPr="00061C58">
        <w:rPr>
          <w:rFonts w:ascii="Arial" w:hAnsi="Arial" w:cs="Arial"/>
        </w:rPr>
        <w:t xml:space="preserve"> (Vol. 16, Issue 1, pp. 33–44). https://doi.org/10.1038/nrg3821</w:t>
      </w:r>
    </w:p>
    <w:p w14:paraId="67FA9A08" w14:textId="77777777" w:rsidR="00061C58" w:rsidRPr="00061C58" w:rsidRDefault="00061C58" w:rsidP="00061C58">
      <w:pPr>
        <w:pStyle w:val="Bibliography"/>
        <w:rPr>
          <w:rFonts w:ascii="Arial" w:hAnsi="Arial" w:cs="Arial"/>
        </w:rPr>
      </w:pPr>
      <w:r w:rsidRPr="00061C58">
        <w:rPr>
          <w:rFonts w:ascii="Arial" w:hAnsi="Arial" w:cs="Arial"/>
          <w:lang w:val="de-DE"/>
        </w:rPr>
        <w:t xml:space="preserve">Stajich, J. E., &amp; Hahn, M. W. (2005). </w:t>
      </w:r>
      <w:r w:rsidRPr="00061C58">
        <w:rPr>
          <w:rFonts w:ascii="Arial" w:hAnsi="Arial" w:cs="Arial"/>
        </w:rPr>
        <w:t xml:space="preserve">Disentangling the Effects of Demography and Selection in Human History. </w:t>
      </w:r>
      <w:r w:rsidRPr="00061C58">
        <w:rPr>
          <w:rFonts w:ascii="Arial" w:hAnsi="Arial" w:cs="Arial"/>
          <w:i/>
          <w:iCs/>
        </w:rPr>
        <w:t>Molecular Biology and Evolution</w:t>
      </w:r>
      <w:r w:rsidRPr="00061C58">
        <w:rPr>
          <w:rFonts w:ascii="Arial" w:hAnsi="Arial" w:cs="Arial"/>
        </w:rPr>
        <w:t xml:space="preserve">, </w:t>
      </w:r>
      <w:r w:rsidRPr="00061C58">
        <w:rPr>
          <w:rFonts w:ascii="Arial" w:hAnsi="Arial" w:cs="Arial"/>
          <w:i/>
          <w:iCs/>
        </w:rPr>
        <w:t>22</w:t>
      </w:r>
      <w:r w:rsidRPr="00061C58">
        <w:rPr>
          <w:rFonts w:ascii="Arial" w:hAnsi="Arial" w:cs="Arial"/>
        </w:rPr>
        <w:t>(1), 63–73. https://doi.org/10.1093/molbev/msh252</w:t>
      </w:r>
    </w:p>
    <w:p w14:paraId="13F4227D" w14:textId="77777777" w:rsidR="00061C58" w:rsidRPr="00061C58" w:rsidRDefault="00061C58" w:rsidP="00061C58">
      <w:pPr>
        <w:pStyle w:val="Bibliography"/>
        <w:rPr>
          <w:rFonts w:ascii="Arial" w:hAnsi="Arial" w:cs="Arial"/>
        </w:rPr>
      </w:pPr>
      <w:r w:rsidRPr="00061C58">
        <w:rPr>
          <w:rFonts w:ascii="Arial" w:hAnsi="Arial" w:cs="Arial"/>
        </w:rPr>
        <w:t xml:space="preserve">Tajima, F. (1989). Statistical method for testing the neutral mutation hypothesis by DNA polymorphism. In </w:t>
      </w:r>
      <w:r w:rsidRPr="00061C58">
        <w:rPr>
          <w:rFonts w:ascii="Arial" w:hAnsi="Arial" w:cs="Arial"/>
          <w:i/>
          <w:iCs/>
        </w:rPr>
        <w:t>Genetics</w:t>
      </w:r>
      <w:r w:rsidRPr="00061C58">
        <w:rPr>
          <w:rFonts w:ascii="Arial" w:hAnsi="Arial" w:cs="Arial"/>
        </w:rPr>
        <w:t xml:space="preserve"> (Vol. 123, Issue 3, pp. 585–595). https://doi.org/10.1093/genetics/123.3.585</w:t>
      </w:r>
    </w:p>
    <w:p w14:paraId="17DBD95F" w14:textId="77777777" w:rsidR="00061C58" w:rsidRPr="00061C58" w:rsidRDefault="00061C58" w:rsidP="00061C58">
      <w:pPr>
        <w:pStyle w:val="Bibliography"/>
        <w:rPr>
          <w:rFonts w:ascii="Arial" w:hAnsi="Arial" w:cs="Arial"/>
        </w:rPr>
      </w:pPr>
      <w:r w:rsidRPr="00061C58">
        <w:rPr>
          <w:rFonts w:ascii="Arial" w:hAnsi="Arial" w:cs="Arial"/>
        </w:rPr>
        <w:t xml:space="preserve">Wakeley, J. (1999). Nonequilibrium migration in human history. </w:t>
      </w:r>
      <w:r w:rsidRPr="00061C58">
        <w:rPr>
          <w:rFonts w:ascii="Arial" w:hAnsi="Arial" w:cs="Arial"/>
          <w:i/>
          <w:iCs/>
        </w:rPr>
        <w:t>Genetics</w:t>
      </w:r>
      <w:r w:rsidRPr="00061C58">
        <w:rPr>
          <w:rFonts w:ascii="Arial" w:hAnsi="Arial" w:cs="Arial"/>
        </w:rPr>
        <w:t xml:space="preserve">, </w:t>
      </w:r>
      <w:r w:rsidRPr="00061C58">
        <w:rPr>
          <w:rFonts w:ascii="Arial" w:hAnsi="Arial" w:cs="Arial"/>
          <w:i/>
          <w:iCs/>
        </w:rPr>
        <w:t>153</w:t>
      </w:r>
      <w:r w:rsidRPr="00061C58">
        <w:rPr>
          <w:rFonts w:ascii="Arial" w:hAnsi="Arial" w:cs="Arial"/>
        </w:rPr>
        <w:t>(4), 1863–1871. https://doi.org/10.1093/genetics/153.4.1863</w:t>
      </w:r>
    </w:p>
    <w:p w14:paraId="682EE1AF" w14:textId="77777777" w:rsidR="00061C58" w:rsidRPr="00061C58" w:rsidRDefault="00061C58" w:rsidP="00061C58">
      <w:pPr>
        <w:pStyle w:val="Bibliography"/>
        <w:rPr>
          <w:rFonts w:ascii="Arial" w:hAnsi="Arial" w:cs="Arial"/>
        </w:rPr>
      </w:pPr>
      <w:r w:rsidRPr="00061C58">
        <w:rPr>
          <w:rFonts w:ascii="Arial" w:hAnsi="Arial" w:cs="Arial"/>
        </w:rPr>
        <w:t xml:space="preserve">Wakeley, J., King, L., Low, B. S., &amp; Ramachandran, S. (2012). Gene Genealogies Within a Fixed Pedigree, and the Robustness of Kingman’s Coalescent. </w:t>
      </w:r>
      <w:r w:rsidRPr="00061C58">
        <w:rPr>
          <w:rFonts w:ascii="Arial" w:hAnsi="Arial" w:cs="Arial"/>
          <w:i/>
          <w:iCs/>
        </w:rPr>
        <w:t>Genetics</w:t>
      </w:r>
      <w:r w:rsidRPr="00061C58">
        <w:rPr>
          <w:rFonts w:ascii="Arial" w:hAnsi="Arial" w:cs="Arial"/>
        </w:rPr>
        <w:t xml:space="preserve">, </w:t>
      </w:r>
      <w:r w:rsidRPr="00061C58">
        <w:rPr>
          <w:rFonts w:ascii="Arial" w:hAnsi="Arial" w:cs="Arial"/>
          <w:i/>
          <w:iCs/>
        </w:rPr>
        <w:t>190</w:t>
      </w:r>
      <w:r w:rsidRPr="00061C58">
        <w:rPr>
          <w:rFonts w:ascii="Arial" w:hAnsi="Arial" w:cs="Arial"/>
        </w:rPr>
        <w:t>(4), 1433–1445. https://doi.org/10.1534/genetics.111.135574</w:t>
      </w:r>
    </w:p>
    <w:p w14:paraId="6994DE0C" w14:textId="77777777" w:rsidR="00061C58" w:rsidRPr="00061C58" w:rsidRDefault="00061C58" w:rsidP="00061C58">
      <w:pPr>
        <w:pStyle w:val="Bibliography"/>
        <w:rPr>
          <w:rFonts w:ascii="Arial" w:hAnsi="Arial" w:cs="Arial"/>
        </w:rPr>
      </w:pPr>
      <w:r w:rsidRPr="00061C58">
        <w:rPr>
          <w:rFonts w:ascii="Arial" w:hAnsi="Arial" w:cs="Arial"/>
        </w:rPr>
        <w:t xml:space="preserve">Ward, D. (2024). </w:t>
      </w:r>
      <w:r w:rsidRPr="00061C58">
        <w:rPr>
          <w:rFonts w:ascii="Arial" w:hAnsi="Arial" w:cs="Arial"/>
          <w:i/>
          <w:iCs/>
        </w:rPr>
        <w:t>FlowJAX: Distributions and Normalizing Flows in Jax</w:t>
      </w:r>
      <w:r w:rsidRPr="00061C58">
        <w:rPr>
          <w:rFonts w:ascii="Arial" w:hAnsi="Arial" w:cs="Arial"/>
        </w:rPr>
        <w:t xml:space="preserve"> (Version 12.0.1) [Computer software]. https://doi.org/10.5281/zenodo.10402073</w:t>
      </w:r>
    </w:p>
    <w:p w14:paraId="0F176CA5" w14:textId="5EE5713C" w:rsidR="00061C58" w:rsidRPr="00061C58" w:rsidRDefault="00061C58" w:rsidP="00061C58">
      <w:pPr>
        <w:pStyle w:val="Bibliography"/>
        <w:rPr>
          <w:rFonts w:ascii="Arial" w:hAnsi="Arial" w:cs="Arial"/>
        </w:rPr>
      </w:pPr>
      <w:r w:rsidRPr="00061C58">
        <w:rPr>
          <w:rFonts w:ascii="Arial" w:hAnsi="Arial" w:cs="Arial"/>
        </w:rPr>
        <w:t xml:space="preserve">Ward, Daniel. (2021). </w:t>
      </w:r>
      <w:r w:rsidRPr="00061C58">
        <w:rPr>
          <w:rFonts w:ascii="Arial" w:hAnsi="Arial" w:cs="Arial"/>
          <w:i/>
          <w:iCs/>
        </w:rPr>
        <w:t xml:space="preserve">Scottish </w:t>
      </w:r>
      <w:r w:rsidR="0056211F">
        <w:rPr>
          <w:rFonts w:ascii="Arial" w:hAnsi="Arial" w:cs="Arial"/>
          <w:i/>
          <w:iCs/>
        </w:rPr>
        <w:t>W</w:t>
      </w:r>
      <w:r w:rsidR="00AA5E1C">
        <w:rPr>
          <w:rFonts w:ascii="Arial" w:hAnsi="Arial" w:cs="Arial"/>
          <w:i/>
          <w:iCs/>
        </w:rPr>
        <w:t>ildcat</w:t>
      </w:r>
      <w:r w:rsidRPr="00061C58">
        <w:rPr>
          <w:rFonts w:ascii="Arial" w:hAnsi="Arial" w:cs="Arial"/>
          <w:i/>
          <w:iCs/>
        </w:rPr>
        <w:t>s and Simulations as a Tool for Demographic Inference</w:t>
      </w:r>
      <w:r w:rsidRPr="00061C58">
        <w:rPr>
          <w:rFonts w:ascii="Arial" w:hAnsi="Arial" w:cs="Arial"/>
        </w:rPr>
        <w:t xml:space="preserve"> [Thesis].</w:t>
      </w:r>
    </w:p>
    <w:p w14:paraId="10AFBA34" w14:textId="77777777" w:rsidR="00061C58" w:rsidRPr="00061C58" w:rsidRDefault="00061C58" w:rsidP="00061C58">
      <w:pPr>
        <w:pStyle w:val="Bibliography"/>
        <w:rPr>
          <w:rFonts w:ascii="Arial" w:hAnsi="Arial" w:cs="Arial"/>
        </w:rPr>
      </w:pPr>
      <w:r w:rsidRPr="00061C58">
        <w:rPr>
          <w:rFonts w:ascii="Arial" w:hAnsi="Arial" w:cs="Arial"/>
          <w:lang w:val="de-DE"/>
        </w:rPr>
        <w:t xml:space="preserve">Yamaguchi, N., Kitchener, A., Driscoll, C., &amp; Nussberger, B. (2015). </w:t>
      </w:r>
      <w:r w:rsidRPr="00061C58">
        <w:rPr>
          <w:rFonts w:ascii="Arial" w:hAnsi="Arial" w:cs="Arial"/>
          <w:i/>
          <w:iCs/>
        </w:rPr>
        <w:t>Felis silvestris. The IUCN red list of threatened species 2015: E. T60354712A50652361</w:t>
      </w:r>
      <w:r w:rsidRPr="00061C58">
        <w:rPr>
          <w:rFonts w:ascii="Arial" w:hAnsi="Arial" w:cs="Arial"/>
        </w:rPr>
        <w:t>. URL: http://dx. doi. org/10.2305/IUCN. UK.</w:t>
      </w:r>
    </w:p>
    <w:p w14:paraId="4AA6F3FE" w14:textId="6FEE501B" w:rsidR="005E1FCB" w:rsidRPr="00AE1595" w:rsidRDefault="00AE1595" w:rsidP="00AE1595">
      <w:pPr>
        <w:rPr>
          <w:rFonts w:ascii="Arial" w:hAnsi="Arial" w:cs="Arial"/>
        </w:rPr>
      </w:pPr>
      <w:r w:rsidRPr="00AE1595">
        <w:rPr>
          <w:rFonts w:ascii="Arial" w:hAnsi="Arial" w:cs="Arial"/>
        </w:rPr>
        <w:fldChar w:fldCharType="end"/>
      </w:r>
    </w:p>
    <w:p w14:paraId="01EB316B" w14:textId="77777777" w:rsidR="005E1FCB" w:rsidRPr="00AE1595" w:rsidRDefault="005E1FCB" w:rsidP="00AE1595">
      <w:pPr>
        <w:rPr>
          <w:rFonts w:ascii="Arial" w:hAnsi="Arial" w:cs="Arial"/>
        </w:rPr>
      </w:pPr>
    </w:p>
    <w:p w14:paraId="7AE9C0E9" w14:textId="77777777" w:rsidR="005E1FCB" w:rsidRPr="00AE1595" w:rsidRDefault="005E1FCB" w:rsidP="00AE1595">
      <w:pPr>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AE1595">
      <w:pPr>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1579AD">
        <w:trPr>
          <w:trHeight w:val="390"/>
        </w:trPr>
        <w:tc>
          <w:tcPr>
            <w:tcW w:w="2260" w:type="dxa"/>
          </w:tcPr>
          <w:p w14:paraId="6C769A21" w14:textId="77777777" w:rsidR="005E1FCB" w:rsidRPr="00AE1595" w:rsidRDefault="005E1FCB" w:rsidP="00AE1595">
            <w:pPr>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AE1595">
            <w:pPr>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AE1595">
            <w:pPr>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1579AD">
        <w:trPr>
          <w:trHeight w:val="378"/>
        </w:trPr>
        <w:tc>
          <w:tcPr>
            <w:tcW w:w="2260" w:type="dxa"/>
          </w:tcPr>
          <w:p w14:paraId="31E9EA7C" w14:textId="77777777" w:rsidR="005E1FCB" w:rsidRPr="00AE1595" w:rsidRDefault="005E1FCB" w:rsidP="00AE1595">
            <w:pPr>
              <w:jc w:val="both"/>
              <w:rPr>
                <w:rFonts w:ascii="Arial" w:hAnsi="Arial" w:cs="Arial"/>
              </w:rPr>
            </w:pPr>
            <w:r w:rsidRPr="00AE1595">
              <w:rPr>
                <w:rFonts w:ascii="Arial" w:hAnsi="Arial" w:cs="Arial"/>
              </w:rPr>
              <w:lastRenderedPageBreak/>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AE1595">
            <w:pPr>
              <w:jc w:val="both"/>
              <w:rPr>
                <w:rFonts w:ascii="Arial" w:hAnsi="Arial" w:cs="Arial"/>
              </w:rPr>
            </w:pPr>
            <w:r w:rsidRPr="00AE1595">
              <w:rPr>
                <w:rFonts w:ascii="Arial" w:hAnsi="Arial" w:cs="Arial"/>
              </w:rPr>
              <w:t>Translated Log Normal:</w:t>
            </w:r>
          </w:p>
          <w:p w14:paraId="1838E790" w14:textId="77777777" w:rsidR="005E1FCB" w:rsidRPr="00AE1595" w:rsidRDefault="005E1FCB" w:rsidP="00AE1595">
            <w:pPr>
              <w:jc w:val="both"/>
              <w:rPr>
                <w:rFonts w:ascii="Arial" w:hAnsi="Arial" w:cs="Arial"/>
              </w:rPr>
            </w:pPr>
            <w:r w:rsidRPr="00AE1595">
              <w:rPr>
                <w:rFonts w:ascii="Arial" w:hAnsi="Arial" w:cs="Arial"/>
              </w:rPr>
              <w:t>(μ = 4.6, σ = 0.5, loc=10)</w:t>
            </w:r>
          </w:p>
        </w:tc>
        <w:tc>
          <w:tcPr>
            <w:tcW w:w="4256" w:type="dxa"/>
          </w:tcPr>
          <w:p w14:paraId="5A183961"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 </w:t>
            </w:r>
          </w:p>
        </w:tc>
      </w:tr>
      <w:tr w:rsidR="005E1FCB" w:rsidRPr="00AE1595" w14:paraId="4ED47BC4" w14:textId="77777777" w:rsidTr="001579AD">
        <w:trPr>
          <w:trHeight w:val="390"/>
        </w:trPr>
        <w:tc>
          <w:tcPr>
            <w:tcW w:w="2260" w:type="dxa"/>
          </w:tcPr>
          <w:p w14:paraId="2F3DF5DB"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AE1595">
            <w:pPr>
              <w:jc w:val="both"/>
              <w:rPr>
                <w:rFonts w:ascii="Arial" w:hAnsi="Arial" w:cs="Arial"/>
              </w:rPr>
            </w:pPr>
            <w:r w:rsidRPr="00AE1595">
              <w:rPr>
                <w:rFonts w:ascii="Arial" w:hAnsi="Arial" w:cs="Arial"/>
              </w:rPr>
              <w:t>Translated Log Normal:</w:t>
            </w:r>
          </w:p>
          <w:p w14:paraId="6011F3F4" w14:textId="77777777" w:rsidR="005E1FCB" w:rsidRPr="00AE1595" w:rsidRDefault="005E1FCB" w:rsidP="00AE1595">
            <w:pPr>
              <w:jc w:val="both"/>
              <w:rPr>
                <w:rFonts w:ascii="Arial" w:hAnsi="Arial" w:cs="Arial"/>
              </w:rPr>
            </w:pPr>
            <w:r w:rsidRPr="00AE1595">
              <w:rPr>
                <w:rFonts w:ascii="Arial" w:hAnsi="Arial" w:cs="Arial"/>
              </w:rPr>
              <w:t>(μ = 8.7, σ = 0.2, loc=30)</w:t>
            </w:r>
          </w:p>
        </w:tc>
        <w:tc>
          <w:tcPr>
            <w:tcW w:w="4256" w:type="dxa"/>
          </w:tcPr>
          <w:p w14:paraId="2BC8BBAC"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1E8D6244" w14:textId="77777777" w:rsidTr="001579AD">
        <w:trPr>
          <w:trHeight w:val="378"/>
        </w:trPr>
        <w:tc>
          <w:tcPr>
            <w:tcW w:w="2260" w:type="dxa"/>
          </w:tcPr>
          <w:p w14:paraId="489CF69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AE1595">
            <w:pPr>
              <w:jc w:val="both"/>
              <w:rPr>
                <w:rFonts w:ascii="Arial" w:hAnsi="Arial" w:cs="Arial"/>
              </w:rPr>
            </w:pPr>
            <w:r w:rsidRPr="00AE1595">
              <w:rPr>
                <w:rFonts w:ascii="Arial" w:hAnsi="Arial" w:cs="Arial"/>
              </w:rPr>
              <w:t>Log Normal:</w:t>
            </w:r>
          </w:p>
          <w:p w14:paraId="18E81B4D" w14:textId="77777777" w:rsidR="005E1FCB" w:rsidRPr="00AE1595" w:rsidRDefault="005E1FCB" w:rsidP="00AE1595">
            <w:pPr>
              <w:jc w:val="both"/>
              <w:rPr>
                <w:rFonts w:ascii="Arial" w:hAnsi="Arial" w:cs="Arial"/>
              </w:rPr>
            </w:pPr>
            <w:r w:rsidRPr="00AE1595">
              <w:rPr>
                <w:rFonts w:ascii="Arial" w:hAnsi="Arial" w:cs="Arial"/>
              </w:rPr>
              <w:t>(μ = 9.2, σ = 1)</w:t>
            </w:r>
          </w:p>
        </w:tc>
        <w:tc>
          <w:tcPr>
            <w:tcW w:w="4256" w:type="dxa"/>
          </w:tcPr>
          <w:p w14:paraId="1B6C2327" w14:textId="6D87188B" w:rsidR="005E1FCB" w:rsidRPr="00AE1595" w:rsidRDefault="005E1FCB" w:rsidP="00AE1595">
            <w:pPr>
              <w:jc w:val="both"/>
              <w:rPr>
                <w:rFonts w:ascii="Arial" w:hAnsi="Arial" w:cs="Arial"/>
              </w:rPr>
            </w:pPr>
            <w:r w:rsidRPr="00AE1595">
              <w:rPr>
                <w:rFonts w:ascii="Arial" w:hAnsi="Arial" w:cs="Arial"/>
              </w:rPr>
              <w:t xml:space="preserve">Adapted from Ward (2021) </w:t>
            </w:r>
            <w:r w:rsidR="00AC7643" w:rsidRPr="00AE1595">
              <w:rPr>
                <w:rFonts w:ascii="Arial" w:hAnsi="Arial" w:cs="Arial"/>
              </w:rPr>
              <w:t>[</w:t>
            </w:r>
            <w:r w:rsidRPr="00AE1595">
              <w:rPr>
                <w:rFonts w:ascii="Arial" w:hAnsi="Arial" w:cs="Arial"/>
                <w:noProof/>
              </w:rPr>
              <w:t>17</w:t>
            </w:r>
            <w:r w:rsidR="00AC7643" w:rsidRPr="00AE1595">
              <w:rPr>
                <w:rFonts w:ascii="Arial" w:hAnsi="Arial" w:cs="Arial"/>
                <w:noProof/>
              </w:rPr>
              <w:t>]</w:t>
            </w:r>
          </w:p>
        </w:tc>
      </w:tr>
      <w:tr w:rsidR="005E1FCB" w:rsidRPr="00AE1595" w14:paraId="6CCC1E46" w14:textId="77777777" w:rsidTr="001579AD">
        <w:trPr>
          <w:trHeight w:val="390"/>
        </w:trPr>
        <w:tc>
          <w:tcPr>
            <w:tcW w:w="2260" w:type="dxa"/>
          </w:tcPr>
          <w:p w14:paraId="30FF8F0A" w14:textId="56EF27D8"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AA5E1C">
              <w:rPr>
                <w:rFonts w:ascii="Arial" w:hAnsi="Arial" w:cs="Arial"/>
              </w:rPr>
              <w:t>wildcat</w:t>
            </w:r>
            <w:r w:rsidRPr="00AE1595">
              <w:rPr>
                <w:rFonts w:ascii="Arial" w:hAnsi="Arial" w:cs="Arial"/>
              </w:rPr>
              <w:t xml:space="preserve"> population</w:t>
            </w:r>
          </w:p>
        </w:tc>
        <w:tc>
          <w:tcPr>
            <w:tcW w:w="2977" w:type="dxa"/>
          </w:tcPr>
          <w:p w14:paraId="571F3F49" w14:textId="77777777" w:rsidR="005E1FCB" w:rsidRPr="00AE1595" w:rsidRDefault="005E1FCB" w:rsidP="00AE1595">
            <w:pPr>
              <w:jc w:val="both"/>
              <w:rPr>
                <w:rFonts w:ascii="Arial" w:hAnsi="Arial" w:cs="Arial"/>
              </w:rPr>
            </w:pPr>
            <w:r w:rsidRPr="00AE1595">
              <w:rPr>
                <w:rFonts w:ascii="Arial" w:hAnsi="Arial" w:cs="Arial"/>
              </w:rPr>
              <w:t>Log Normal:</w:t>
            </w:r>
          </w:p>
          <w:p w14:paraId="64CBA663" w14:textId="77777777" w:rsidR="005E1FCB" w:rsidRPr="00AE1595" w:rsidRDefault="005E1FCB" w:rsidP="00AE1595">
            <w:pPr>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AE1595">
            <w:pPr>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1579AD">
        <w:trPr>
          <w:trHeight w:val="390"/>
        </w:trPr>
        <w:tc>
          <w:tcPr>
            <w:tcW w:w="2260" w:type="dxa"/>
          </w:tcPr>
          <w:p w14:paraId="6DB25B8A"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AE1595">
            <w:pPr>
              <w:jc w:val="both"/>
              <w:rPr>
                <w:rFonts w:ascii="Arial" w:hAnsi="Arial" w:cs="Arial"/>
              </w:rPr>
            </w:pPr>
            <w:r w:rsidRPr="00AE1595">
              <w:rPr>
                <w:rFonts w:ascii="Arial" w:hAnsi="Arial" w:cs="Arial"/>
              </w:rPr>
              <w:t>Log Normal:</w:t>
            </w:r>
          </w:p>
          <w:p w14:paraId="249F94D3" w14:textId="77777777" w:rsidR="005E1FCB" w:rsidRPr="00AE1595" w:rsidRDefault="005E1FCB" w:rsidP="00AE1595">
            <w:pPr>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7A9E3A4E" w14:textId="77777777" w:rsidTr="001579AD">
        <w:trPr>
          <w:trHeight w:val="378"/>
        </w:trPr>
        <w:tc>
          <w:tcPr>
            <w:tcW w:w="2260" w:type="dxa"/>
          </w:tcPr>
          <w:p w14:paraId="33D8818D"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AE1595">
            <w:pPr>
              <w:jc w:val="both"/>
              <w:rPr>
                <w:rFonts w:ascii="Arial" w:hAnsi="Arial" w:cs="Arial"/>
              </w:rPr>
            </w:pPr>
            <w:r w:rsidRPr="00AE1595">
              <w:rPr>
                <w:rFonts w:ascii="Arial" w:hAnsi="Arial" w:cs="Arial"/>
              </w:rPr>
              <w:t>Log Normal:</w:t>
            </w:r>
          </w:p>
          <w:p w14:paraId="48D03E6E" w14:textId="77777777" w:rsidR="005E1FCB" w:rsidRPr="00AE1595" w:rsidRDefault="005E1FCB" w:rsidP="00AE1595">
            <w:pPr>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9517573" w14:textId="77777777" w:rsidTr="001579AD">
        <w:trPr>
          <w:trHeight w:val="390"/>
        </w:trPr>
        <w:tc>
          <w:tcPr>
            <w:tcW w:w="2260" w:type="dxa"/>
          </w:tcPr>
          <w:p w14:paraId="232FC0E4" w14:textId="77777777" w:rsidR="005E1FCB" w:rsidRPr="00AE1595" w:rsidRDefault="005E1FCB" w:rsidP="00AE1595">
            <w:pPr>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AE1595">
            <w:pPr>
              <w:jc w:val="both"/>
              <w:rPr>
                <w:rFonts w:ascii="Arial" w:hAnsi="Arial" w:cs="Arial"/>
              </w:rPr>
            </w:pPr>
            <w:r w:rsidRPr="00AE1595">
              <w:rPr>
                <w:rFonts w:ascii="Arial" w:hAnsi="Arial" w:cs="Arial"/>
              </w:rPr>
              <w:t>Log Normal:</w:t>
            </w:r>
          </w:p>
          <w:p w14:paraId="15DFF381" w14:textId="77777777" w:rsidR="005E1FCB" w:rsidRPr="00AE1595" w:rsidRDefault="005E1FCB" w:rsidP="00AE1595">
            <w:pPr>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AE1595">
            <w:pPr>
              <w:jc w:val="both"/>
              <w:rPr>
                <w:rFonts w:ascii="Arial" w:hAnsi="Arial" w:cs="Arial"/>
              </w:rPr>
            </w:pPr>
            <w:r w:rsidRPr="00AE1595">
              <w:rPr>
                <w:rFonts w:ascii="Arial" w:hAnsi="Arial" w:cs="Arial"/>
              </w:rPr>
              <w:t>No good estimates, wide prior taken.</w:t>
            </w:r>
          </w:p>
        </w:tc>
      </w:tr>
      <w:tr w:rsidR="005E1FCB" w:rsidRPr="00AE1595" w14:paraId="0E4539C8" w14:textId="77777777" w:rsidTr="001579AD">
        <w:trPr>
          <w:trHeight w:val="378"/>
        </w:trPr>
        <w:tc>
          <w:tcPr>
            <w:tcW w:w="2260" w:type="dxa"/>
          </w:tcPr>
          <w:p w14:paraId="15137E3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1</w:t>
            </w:r>
            <w:r w:rsidRPr="00AE1595">
              <w:rPr>
                <w:rFonts w:ascii="Arial" w:hAnsi="Arial" w:cs="Arial"/>
              </w:rPr>
              <w:t xml:space="preserve"> – African divergence</w:t>
            </w:r>
          </w:p>
        </w:tc>
        <w:tc>
          <w:tcPr>
            <w:tcW w:w="2977" w:type="dxa"/>
          </w:tcPr>
          <w:p w14:paraId="27DCE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609F9C92" w14:textId="77777777" w:rsidR="005E1FCB" w:rsidRPr="00AE1595" w:rsidRDefault="005E1FCB" w:rsidP="00AE1595">
            <w:pPr>
              <w:jc w:val="both"/>
              <w:rPr>
                <w:rFonts w:ascii="Arial" w:hAnsi="Arial" w:cs="Arial"/>
              </w:rPr>
            </w:pPr>
            <w:r w:rsidRPr="00AE1595">
              <w:rPr>
                <w:rFonts w:ascii="Arial" w:hAnsi="Arial" w:cs="Arial"/>
              </w:rPr>
              <w:t>(μ = 10.8, σ = 1, loc=20000)</w:t>
            </w:r>
          </w:p>
        </w:tc>
        <w:tc>
          <w:tcPr>
            <w:tcW w:w="4256" w:type="dxa"/>
          </w:tcPr>
          <w:p w14:paraId="66467A95" w14:textId="77777777" w:rsidR="005E1FCB" w:rsidRPr="00AE1595" w:rsidRDefault="005E1FCB" w:rsidP="00AE1595">
            <w:pPr>
              <w:jc w:val="both"/>
              <w:rPr>
                <w:rFonts w:ascii="Arial" w:hAnsi="Arial" w:cs="Arial"/>
              </w:rPr>
            </w:pPr>
            <w:r w:rsidRPr="00AE1595">
              <w:rPr>
                <w:rFonts w:ascii="Arial" w:hAnsi="Arial" w:cs="Arial"/>
              </w:rPr>
              <w:t>Very broad around mtDNA based estimate of ~200,000 years.</w:t>
            </w:r>
          </w:p>
          <w:p w14:paraId="38D99566" w14:textId="22226327" w:rsidR="005E1FCB" w:rsidRPr="00AE1595" w:rsidRDefault="005E1FCB" w:rsidP="00AE1595">
            <w:pPr>
              <w:jc w:val="both"/>
              <w:rPr>
                <w:rFonts w:ascii="Arial" w:hAnsi="Arial" w:cs="Arial"/>
              </w:rPr>
            </w:pPr>
            <w:r w:rsidRPr="00AE1595">
              <w:rPr>
                <w:rFonts w:ascii="Arial" w:hAnsi="Arial" w:cs="Arial"/>
              </w:rPr>
              <w:t xml:space="preserve">Driscoll, (2007) </w:t>
            </w:r>
            <w:r w:rsidR="00AC7643" w:rsidRPr="00AE1595">
              <w:rPr>
                <w:rFonts w:ascii="Arial" w:hAnsi="Arial" w:cs="Arial"/>
              </w:rPr>
              <w:t>[</w:t>
            </w:r>
            <w:r w:rsidRPr="00AE1595">
              <w:rPr>
                <w:rFonts w:ascii="Arial" w:hAnsi="Arial" w:cs="Arial"/>
                <w:noProof/>
              </w:rPr>
              <w:t>4</w:t>
            </w:r>
            <w:r w:rsidR="00B91A4A" w:rsidRPr="00AE1595">
              <w:rPr>
                <w:rFonts w:ascii="Arial" w:hAnsi="Arial" w:cs="Arial"/>
                <w:noProof/>
              </w:rPr>
              <w:t>5</w:t>
            </w:r>
            <w:r w:rsidR="00AC7643" w:rsidRPr="00AE1595">
              <w:rPr>
                <w:rFonts w:ascii="Arial" w:hAnsi="Arial" w:cs="Arial"/>
                <w:noProof/>
              </w:rPr>
              <w:t>]</w:t>
            </w:r>
          </w:p>
        </w:tc>
      </w:tr>
      <w:tr w:rsidR="005E1FCB" w:rsidRPr="00AE1595" w14:paraId="31C864C2" w14:textId="77777777" w:rsidTr="001579AD">
        <w:trPr>
          <w:trHeight w:val="390"/>
        </w:trPr>
        <w:tc>
          <w:tcPr>
            <w:tcW w:w="2260" w:type="dxa"/>
          </w:tcPr>
          <w:p w14:paraId="10C66B53" w14:textId="1FB0BC5B"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AA5E1C">
              <w:rPr>
                <w:rFonts w:ascii="Arial" w:hAnsi="Arial" w:cs="Arial"/>
              </w:rPr>
              <w:t>wildcat</w:t>
            </w:r>
            <w:r w:rsidRPr="00AE1595">
              <w:rPr>
                <w:rFonts w:ascii="Arial" w:hAnsi="Arial" w:cs="Arial"/>
              </w:rPr>
              <w:t xml:space="preserve"> divergence</w:t>
            </w:r>
          </w:p>
        </w:tc>
        <w:tc>
          <w:tcPr>
            <w:tcW w:w="2977" w:type="dxa"/>
          </w:tcPr>
          <w:p w14:paraId="27101570" w14:textId="77777777" w:rsidR="005E1FCB" w:rsidRPr="00AE1595" w:rsidRDefault="005E1FCB" w:rsidP="00AE1595">
            <w:pPr>
              <w:jc w:val="both"/>
              <w:rPr>
                <w:rFonts w:ascii="Arial" w:hAnsi="Arial" w:cs="Arial"/>
              </w:rPr>
            </w:pPr>
            <w:r w:rsidRPr="00AE1595">
              <w:rPr>
                <w:rFonts w:ascii="Arial" w:hAnsi="Arial" w:cs="Arial"/>
              </w:rPr>
              <w:t>Translated Log Normal:</w:t>
            </w:r>
          </w:p>
          <w:p w14:paraId="2F132BB3" w14:textId="77777777" w:rsidR="005E1FCB" w:rsidRPr="00AE1595" w:rsidRDefault="005E1FCB" w:rsidP="00AE1595">
            <w:pPr>
              <w:jc w:val="both"/>
              <w:rPr>
                <w:rFonts w:ascii="Arial" w:hAnsi="Arial" w:cs="Arial"/>
              </w:rPr>
            </w:pPr>
            <w:r w:rsidRPr="00AE1595">
              <w:rPr>
                <w:rFonts w:ascii="Arial" w:hAnsi="Arial" w:cs="Arial"/>
              </w:rPr>
              <w:t>(μ = 7.8, σ = 0.2, loc=1000)</w:t>
            </w:r>
          </w:p>
        </w:tc>
        <w:tc>
          <w:tcPr>
            <w:tcW w:w="4256" w:type="dxa"/>
          </w:tcPr>
          <w:p w14:paraId="0D804CD8" w14:textId="77777777" w:rsidR="005E1FCB" w:rsidRPr="00AE1595" w:rsidRDefault="005E1FCB" w:rsidP="00AE1595">
            <w:pPr>
              <w:jc w:val="both"/>
              <w:rPr>
                <w:rFonts w:ascii="Arial" w:hAnsi="Arial" w:cs="Arial"/>
              </w:rPr>
            </w:pPr>
            <w:r w:rsidRPr="00AE1595">
              <w:rPr>
                <w:rFonts w:ascii="Arial" w:hAnsi="Arial" w:cs="Arial"/>
              </w:rPr>
              <w:t>Wide around ~9000ya based on archaeological evidence.</w:t>
            </w:r>
          </w:p>
          <w:p w14:paraId="0E10B3A4" w14:textId="4AFB3974" w:rsidR="005E1FCB" w:rsidRPr="00AE1595" w:rsidRDefault="005E1FCB" w:rsidP="00AE1595">
            <w:pPr>
              <w:jc w:val="both"/>
              <w:rPr>
                <w:rFonts w:ascii="Arial" w:hAnsi="Arial" w:cs="Arial"/>
              </w:rPr>
            </w:pPr>
            <w:r w:rsidRPr="00AE1595">
              <w:rPr>
                <w:rFonts w:ascii="Arial" w:hAnsi="Arial" w:cs="Arial"/>
              </w:rPr>
              <w:t xml:space="preserve">Hu </w:t>
            </w:r>
            <w:r w:rsidRPr="00AE1595">
              <w:rPr>
                <w:rFonts w:ascii="Arial" w:hAnsi="Arial" w:cs="Arial"/>
                <w:i/>
                <w:iCs/>
              </w:rPr>
              <w:t>et al.</w:t>
            </w:r>
            <w:r w:rsidRPr="00AE1595">
              <w:rPr>
                <w:rFonts w:ascii="Arial" w:hAnsi="Arial" w:cs="Arial"/>
              </w:rPr>
              <w:t xml:space="preserve"> (2014) </w:t>
            </w:r>
            <w:r w:rsidR="00AC7643" w:rsidRPr="00AE1595">
              <w:rPr>
                <w:rFonts w:ascii="Arial" w:hAnsi="Arial" w:cs="Arial"/>
              </w:rPr>
              <w:t>[</w:t>
            </w:r>
            <w:r w:rsidRPr="00AE1595">
              <w:rPr>
                <w:rFonts w:ascii="Arial" w:hAnsi="Arial" w:cs="Arial"/>
                <w:noProof/>
              </w:rPr>
              <w:t>5</w:t>
            </w:r>
            <w:r w:rsidR="00B91A4A" w:rsidRPr="00AE1595">
              <w:rPr>
                <w:rFonts w:ascii="Arial" w:hAnsi="Arial" w:cs="Arial"/>
                <w:noProof/>
              </w:rPr>
              <w:t>2</w:t>
            </w:r>
            <w:r w:rsidR="00AC7643" w:rsidRPr="00AE1595">
              <w:rPr>
                <w:rFonts w:ascii="Arial" w:hAnsi="Arial" w:cs="Arial"/>
                <w:noProof/>
              </w:rPr>
              <w:t>]</w:t>
            </w:r>
          </w:p>
        </w:tc>
      </w:tr>
      <w:tr w:rsidR="005E1FCB" w:rsidRPr="00AE1595" w14:paraId="2AA3766A" w14:textId="77777777" w:rsidTr="001579AD">
        <w:trPr>
          <w:trHeight w:val="390"/>
        </w:trPr>
        <w:tc>
          <w:tcPr>
            <w:tcW w:w="2260" w:type="dxa"/>
          </w:tcPr>
          <w:p w14:paraId="6FCE3992"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AE1595">
            <w:pPr>
              <w:jc w:val="both"/>
              <w:rPr>
                <w:rFonts w:ascii="Arial" w:hAnsi="Arial" w:cs="Arial"/>
              </w:rPr>
            </w:pPr>
            <w:r w:rsidRPr="00AE1595">
              <w:rPr>
                <w:rFonts w:ascii="Arial" w:hAnsi="Arial" w:cs="Arial"/>
              </w:rPr>
              <w:t>Translated Log Normal:</w:t>
            </w:r>
          </w:p>
          <w:p w14:paraId="30EE9F50" w14:textId="77777777" w:rsidR="005E1FCB" w:rsidRPr="00AE1595" w:rsidRDefault="005E1FCB" w:rsidP="00AE1595">
            <w:pPr>
              <w:jc w:val="both"/>
              <w:rPr>
                <w:rFonts w:ascii="Arial" w:hAnsi="Arial" w:cs="Arial"/>
              </w:rPr>
            </w:pPr>
            <w:r w:rsidRPr="00AE1595">
              <w:rPr>
                <w:rFonts w:ascii="Arial" w:hAnsi="Arial" w:cs="Arial"/>
              </w:rPr>
              <w:t>(μ = 8.2, σ = 0.05, loc=1000)</w:t>
            </w:r>
          </w:p>
        </w:tc>
        <w:tc>
          <w:tcPr>
            <w:tcW w:w="4256" w:type="dxa"/>
          </w:tcPr>
          <w:p w14:paraId="4D6292EF" w14:textId="77777777" w:rsidR="005E1FCB" w:rsidRPr="00AE1595" w:rsidRDefault="005E1FCB" w:rsidP="00AE1595">
            <w:pPr>
              <w:jc w:val="both"/>
              <w:rPr>
                <w:rFonts w:ascii="Arial" w:hAnsi="Arial" w:cs="Arial"/>
              </w:rPr>
            </w:pPr>
            <w:r w:rsidRPr="00AE1595">
              <w:rPr>
                <w:rFonts w:ascii="Arial" w:hAnsi="Arial" w:cs="Arial"/>
              </w:rPr>
              <w:t>Flooding of Doggerland ~8kya, although barriers likely existed before this.</w:t>
            </w:r>
          </w:p>
          <w:p w14:paraId="59ABB09E" w14:textId="027CA034" w:rsidR="005E1FCB" w:rsidRPr="00AE1595" w:rsidRDefault="005E1FCB" w:rsidP="00AE1595">
            <w:pPr>
              <w:jc w:val="both"/>
              <w:rPr>
                <w:rFonts w:ascii="Arial" w:hAnsi="Arial" w:cs="Arial"/>
              </w:rPr>
            </w:pPr>
            <w:r w:rsidRPr="00AE1595">
              <w:rPr>
                <w:rFonts w:ascii="Arial" w:hAnsi="Arial" w:cs="Arial"/>
              </w:rPr>
              <w:t xml:space="preserve">Mellett </w:t>
            </w:r>
            <w:r w:rsidRPr="00AE1595">
              <w:rPr>
                <w:rFonts w:ascii="Arial" w:hAnsi="Arial" w:cs="Arial"/>
                <w:i/>
                <w:iCs/>
              </w:rPr>
              <w:t>et al.</w:t>
            </w:r>
            <w:r w:rsidRPr="00AE1595">
              <w:rPr>
                <w:rFonts w:ascii="Arial" w:hAnsi="Arial" w:cs="Arial"/>
              </w:rPr>
              <w:t xml:space="preserve"> (2012) </w:t>
            </w:r>
            <w:r w:rsidR="00AC7643" w:rsidRPr="00AE1595">
              <w:rPr>
                <w:rFonts w:ascii="Arial" w:hAnsi="Arial" w:cs="Arial"/>
              </w:rPr>
              <w:t>[</w:t>
            </w:r>
            <w:r w:rsidRPr="00AE1595">
              <w:rPr>
                <w:rFonts w:ascii="Arial" w:hAnsi="Arial" w:cs="Arial"/>
                <w:noProof/>
              </w:rPr>
              <w:t>4</w:t>
            </w:r>
            <w:r w:rsidR="00AC7643" w:rsidRPr="00AE1595">
              <w:rPr>
                <w:rFonts w:ascii="Arial" w:hAnsi="Arial" w:cs="Arial"/>
                <w:noProof/>
              </w:rPr>
              <w:t>6]</w:t>
            </w:r>
          </w:p>
        </w:tc>
      </w:tr>
      <w:tr w:rsidR="005E1FCB" w:rsidRPr="00AE1595" w14:paraId="4E534482" w14:textId="77777777" w:rsidTr="001579AD">
        <w:trPr>
          <w:trHeight w:val="378"/>
        </w:trPr>
        <w:tc>
          <w:tcPr>
            <w:tcW w:w="2260" w:type="dxa"/>
          </w:tcPr>
          <w:p w14:paraId="5C029241" w14:textId="77777777" w:rsidR="005E1FCB" w:rsidRPr="00AE1595" w:rsidRDefault="005E1FCB" w:rsidP="00AE1595">
            <w:pPr>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AE1595">
            <w:pPr>
              <w:jc w:val="both"/>
              <w:rPr>
                <w:rFonts w:ascii="Arial" w:hAnsi="Arial" w:cs="Arial"/>
              </w:rPr>
            </w:pPr>
            <w:r w:rsidRPr="00AE1595">
              <w:rPr>
                <w:rFonts w:ascii="Arial" w:hAnsi="Arial" w:cs="Arial"/>
              </w:rPr>
              <w:t>Translated Log Normal:</w:t>
            </w:r>
          </w:p>
          <w:p w14:paraId="5F85C58F" w14:textId="77777777" w:rsidR="005E1FCB" w:rsidRPr="00AE1595" w:rsidRDefault="005E1FCB" w:rsidP="00AE1595">
            <w:pPr>
              <w:jc w:val="both"/>
              <w:rPr>
                <w:rFonts w:ascii="Arial" w:hAnsi="Arial" w:cs="Arial"/>
              </w:rPr>
            </w:pPr>
            <w:r w:rsidRPr="00AE1595">
              <w:rPr>
                <w:rFonts w:ascii="Arial" w:hAnsi="Arial" w:cs="Arial"/>
              </w:rPr>
              <w:t>(μ = 2.7, σ = 0.4, loc=1)</w:t>
            </w:r>
          </w:p>
        </w:tc>
        <w:tc>
          <w:tcPr>
            <w:tcW w:w="4256" w:type="dxa"/>
          </w:tcPr>
          <w:p w14:paraId="29F8F171"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2A2A90A0" w14:textId="77777777" w:rsidTr="001579AD">
        <w:trPr>
          <w:trHeight w:val="390"/>
        </w:trPr>
        <w:tc>
          <w:tcPr>
            <w:tcW w:w="2260" w:type="dxa"/>
          </w:tcPr>
          <w:p w14:paraId="6B77FB80" w14:textId="77777777" w:rsidR="005E1FCB" w:rsidRPr="00AE1595" w:rsidRDefault="005E1FCB" w:rsidP="00AE1595">
            <w:pPr>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AE1595">
            <w:pPr>
              <w:jc w:val="both"/>
              <w:rPr>
                <w:rFonts w:ascii="Arial" w:hAnsi="Arial" w:cs="Arial"/>
              </w:rPr>
            </w:pPr>
            <w:r w:rsidRPr="00AE1595">
              <w:rPr>
                <w:rFonts w:ascii="Arial" w:hAnsi="Arial" w:cs="Arial"/>
              </w:rPr>
              <w:t>Translated Log Normal:</w:t>
            </w:r>
          </w:p>
          <w:p w14:paraId="76AB5A15" w14:textId="77777777" w:rsidR="005E1FCB" w:rsidRPr="00AE1595" w:rsidRDefault="005E1FCB" w:rsidP="00AE1595">
            <w:pPr>
              <w:jc w:val="both"/>
              <w:rPr>
                <w:rFonts w:ascii="Arial" w:hAnsi="Arial" w:cs="Arial"/>
              </w:rPr>
            </w:pPr>
            <w:r w:rsidRPr="00AE1595">
              <w:rPr>
                <w:rFonts w:ascii="Arial" w:hAnsi="Arial" w:cs="Arial"/>
              </w:rPr>
              <w:t>(μ = 2.5, σ = 0.4, loc=1)</w:t>
            </w:r>
          </w:p>
        </w:tc>
        <w:tc>
          <w:tcPr>
            <w:tcW w:w="4256" w:type="dxa"/>
          </w:tcPr>
          <w:p w14:paraId="26ABDC2E"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1ABAF7EA" w14:textId="77777777" w:rsidTr="001579AD">
        <w:trPr>
          <w:trHeight w:val="378"/>
        </w:trPr>
        <w:tc>
          <w:tcPr>
            <w:tcW w:w="2260" w:type="dxa"/>
          </w:tcPr>
          <w:p w14:paraId="3DFB21A4" w14:textId="01C8FC9C"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AA5E1C">
              <w:rPr>
                <w:rFonts w:ascii="Arial" w:hAnsi="Arial" w:cs="Arial"/>
              </w:rPr>
              <w:t>wildcat</w:t>
            </w:r>
            <w:r w:rsidRPr="00AE1595">
              <w:rPr>
                <w:rFonts w:ascii="Arial" w:hAnsi="Arial" w:cs="Arial"/>
              </w:rPr>
              <w:t xml:space="preserve"> to Scottish</w:t>
            </w:r>
          </w:p>
        </w:tc>
        <w:tc>
          <w:tcPr>
            <w:tcW w:w="2977" w:type="dxa"/>
          </w:tcPr>
          <w:p w14:paraId="66467069" w14:textId="77777777" w:rsidR="005E1FCB" w:rsidRPr="00AE1595" w:rsidRDefault="005E1FCB" w:rsidP="00AE1595">
            <w:pPr>
              <w:jc w:val="both"/>
              <w:rPr>
                <w:rFonts w:ascii="Arial" w:hAnsi="Arial" w:cs="Arial"/>
              </w:rPr>
            </w:pPr>
            <w:r w:rsidRPr="00AE1595">
              <w:rPr>
                <w:rFonts w:ascii="Arial" w:hAnsi="Arial" w:cs="Arial"/>
              </w:rPr>
              <w:t>Log Normal:</w:t>
            </w:r>
          </w:p>
          <w:p w14:paraId="37535233"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12853124"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3B58C98B" w14:textId="77777777" w:rsidTr="001579AD">
        <w:trPr>
          <w:trHeight w:val="390"/>
        </w:trPr>
        <w:tc>
          <w:tcPr>
            <w:tcW w:w="2260" w:type="dxa"/>
          </w:tcPr>
          <w:p w14:paraId="11C58A93" w14:textId="77777777" w:rsidR="005E1FCB" w:rsidRPr="00AE1595" w:rsidRDefault="005E1FCB" w:rsidP="00AE1595">
            <w:pPr>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AE1595">
            <w:pPr>
              <w:jc w:val="both"/>
              <w:rPr>
                <w:rFonts w:ascii="Arial" w:hAnsi="Arial" w:cs="Arial"/>
              </w:rPr>
            </w:pPr>
            <w:r w:rsidRPr="00AE1595">
              <w:rPr>
                <w:rFonts w:ascii="Arial" w:hAnsi="Arial" w:cs="Arial"/>
              </w:rPr>
              <w:t>Log Normal:</w:t>
            </w:r>
          </w:p>
          <w:p w14:paraId="633D690D" w14:textId="77777777" w:rsidR="005E1FCB" w:rsidRPr="00AE1595" w:rsidRDefault="005E1FCB" w:rsidP="00AE1595">
            <w:pPr>
              <w:jc w:val="both"/>
              <w:rPr>
                <w:rFonts w:ascii="Arial" w:hAnsi="Arial" w:cs="Arial"/>
              </w:rPr>
            </w:pPr>
            <w:r w:rsidRPr="00AE1595">
              <w:rPr>
                <w:rFonts w:ascii="Arial" w:hAnsi="Arial" w:cs="Arial"/>
              </w:rPr>
              <w:t>(μ = -2.5, σ = 0.5)</w:t>
            </w:r>
          </w:p>
        </w:tc>
        <w:tc>
          <w:tcPr>
            <w:tcW w:w="4256" w:type="dxa"/>
          </w:tcPr>
          <w:p w14:paraId="45F3F708" w14:textId="77777777" w:rsidR="005E1FCB" w:rsidRPr="00AE1595" w:rsidRDefault="005E1FCB" w:rsidP="00AE1595">
            <w:pPr>
              <w:jc w:val="both"/>
              <w:rPr>
                <w:rFonts w:ascii="Arial" w:hAnsi="Arial" w:cs="Arial"/>
              </w:rPr>
            </w:pPr>
            <w:r w:rsidRPr="00AE1595">
              <w:rPr>
                <w:rFonts w:ascii="Arial" w:hAnsi="Arial" w:cs="Arial"/>
              </w:rPr>
              <w:t xml:space="preserve">Howard-McCombe </w:t>
            </w:r>
            <w:r w:rsidRPr="00AE1595">
              <w:rPr>
                <w:rFonts w:ascii="Arial" w:hAnsi="Arial" w:cs="Arial"/>
                <w:i/>
                <w:iCs/>
              </w:rPr>
              <w:t>et al.</w:t>
            </w:r>
            <w:r w:rsidRPr="00AE1595">
              <w:rPr>
                <w:rFonts w:ascii="Arial" w:hAnsi="Arial" w:cs="Arial"/>
              </w:rPr>
              <w:t xml:space="preserve"> (2021)</w:t>
            </w:r>
          </w:p>
        </w:tc>
      </w:tr>
      <w:tr w:rsidR="005E1FCB" w:rsidRPr="00AE1595" w14:paraId="0DA56A96" w14:textId="77777777" w:rsidTr="001579AD">
        <w:trPr>
          <w:trHeight w:val="390"/>
        </w:trPr>
        <w:tc>
          <w:tcPr>
            <w:tcW w:w="2260" w:type="dxa"/>
          </w:tcPr>
          <w:p w14:paraId="5838B8F4" w14:textId="77777777" w:rsidR="005E1FCB" w:rsidRPr="00AE1595" w:rsidRDefault="005E1FCB" w:rsidP="00AE1595">
            <w:pPr>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AE1595">
            <w:pPr>
              <w:jc w:val="both"/>
              <w:rPr>
                <w:rFonts w:ascii="Arial" w:hAnsi="Arial" w:cs="Arial"/>
              </w:rPr>
            </w:pPr>
            <w:r w:rsidRPr="00AE1595">
              <w:rPr>
                <w:rFonts w:ascii="Arial" w:hAnsi="Arial" w:cs="Arial"/>
              </w:rPr>
              <w:t>Log Normal:</w:t>
            </w:r>
          </w:p>
          <w:p w14:paraId="408ADF33" w14:textId="77777777" w:rsidR="005E1FCB" w:rsidRPr="00AE1595" w:rsidRDefault="005E1FCB" w:rsidP="00AE1595">
            <w:pPr>
              <w:jc w:val="both"/>
              <w:rPr>
                <w:rFonts w:ascii="Arial" w:hAnsi="Arial" w:cs="Arial"/>
              </w:rPr>
            </w:pPr>
            <w:r w:rsidRPr="00AE1595">
              <w:rPr>
                <w:rFonts w:ascii="Arial" w:hAnsi="Arial" w:cs="Arial"/>
              </w:rPr>
              <w:t>(μ = -18.4, σ = 1)</w:t>
            </w:r>
          </w:p>
        </w:tc>
        <w:tc>
          <w:tcPr>
            <w:tcW w:w="4256" w:type="dxa"/>
          </w:tcPr>
          <w:p w14:paraId="2AA16B7D" w14:textId="006E4893" w:rsidR="005E1FCB" w:rsidRPr="00AE1595" w:rsidRDefault="005E1FCB" w:rsidP="00AE1595">
            <w:pPr>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2019) </w:t>
            </w:r>
            <w:r w:rsidRPr="00AE1595">
              <w:rPr>
                <w:rFonts w:ascii="Arial" w:hAnsi="Arial" w:cs="Arial"/>
                <w:noProof/>
              </w:rPr>
              <w:t>(5</w:t>
            </w:r>
            <w:r w:rsidR="00AC7643" w:rsidRPr="00AE1595">
              <w:rPr>
                <w:rFonts w:ascii="Arial" w:hAnsi="Arial" w:cs="Arial"/>
                <w:noProof/>
              </w:rPr>
              <w:t>3</w:t>
            </w:r>
            <w:r w:rsidRPr="00AE1595">
              <w:rPr>
                <w:rFonts w:ascii="Arial" w:hAnsi="Arial" w:cs="Arial"/>
                <w:noProof/>
              </w:rPr>
              <w:t>)</w:t>
            </w:r>
          </w:p>
        </w:tc>
      </w:tr>
      <w:tr w:rsidR="005E1FCB" w:rsidRPr="00AE1595" w14:paraId="48DFDD53" w14:textId="77777777" w:rsidTr="001579AD">
        <w:trPr>
          <w:trHeight w:val="378"/>
        </w:trPr>
        <w:tc>
          <w:tcPr>
            <w:tcW w:w="2260" w:type="dxa"/>
          </w:tcPr>
          <w:p w14:paraId="1DF6BD9B" w14:textId="77777777" w:rsidR="005E1FCB" w:rsidRPr="00AE1595" w:rsidRDefault="005E1FCB" w:rsidP="00AE1595">
            <w:pPr>
              <w:jc w:val="both"/>
              <w:rPr>
                <w:rFonts w:ascii="Arial" w:hAnsi="Arial" w:cs="Arial"/>
              </w:rPr>
            </w:pPr>
            <w:r w:rsidRPr="00AE1595">
              <w:rPr>
                <w:rFonts w:ascii="Arial" w:hAnsi="Arial" w:cs="Arial"/>
              </w:rPr>
              <w:lastRenderedPageBreak/>
              <w:t>r – Recombination rate</w:t>
            </w:r>
          </w:p>
        </w:tc>
        <w:tc>
          <w:tcPr>
            <w:tcW w:w="2977" w:type="dxa"/>
          </w:tcPr>
          <w:p w14:paraId="1DD4B73B" w14:textId="77777777" w:rsidR="005E1FCB" w:rsidRPr="00AE1595" w:rsidRDefault="005E1FCB" w:rsidP="00AE1595">
            <w:pPr>
              <w:jc w:val="both"/>
              <w:rPr>
                <w:rFonts w:ascii="Arial" w:hAnsi="Arial" w:cs="Arial"/>
              </w:rPr>
            </w:pPr>
            <w:r w:rsidRPr="00AE1595">
              <w:rPr>
                <w:rFonts w:ascii="Arial" w:hAnsi="Arial" w:cs="Arial"/>
              </w:rPr>
              <w:t>Translated Log Normal:</w:t>
            </w:r>
          </w:p>
          <w:p w14:paraId="048616B2" w14:textId="77777777" w:rsidR="005E1FCB" w:rsidRPr="00AE1595" w:rsidRDefault="005E1FCB" w:rsidP="00AE1595">
            <w:pPr>
              <w:jc w:val="both"/>
              <w:rPr>
                <w:rFonts w:ascii="Arial" w:hAnsi="Arial" w:cs="Arial"/>
              </w:rPr>
            </w:pPr>
            <w:r w:rsidRPr="00AE1595">
              <w:rPr>
                <w:rFonts w:ascii="Arial" w:hAnsi="Arial" w:cs="Arial"/>
              </w:rPr>
              <w:t>(μ = -19.1, σ = 0.4, loc=1e-8)</w:t>
            </w:r>
          </w:p>
        </w:tc>
        <w:tc>
          <w:tcPr>
            <w:tcW w:w="4256" w:type="dxa"/>
          </w:tcPr>
          <w:p w14:paraId="27217059" w14:textId="77777777" w:rsidR="005E1FCB" w:rsidRPr="00AE1595" w:rsidRDefault="005E1FCB" w:rsidP="00AE1595">
            <w:pPr>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2019) </w:t>
            </w:r>
          </w:p>
        </w:tc>
      </w:tr>
    </w:tbl>
    <w:p w14:paraId="4F3A8E92" w14:textId="77777777" w:rsidR="005E1FCB" w:rsidRPr="00AE1595" w:rsidRDefault="005E1FCB" w:rsidP="00AE1595">
      <w:pPr>
        <w:jc w:val="both"/>
        <w:rPr>
          <w:rFonts w:ascii="Arial" w:hAnsi="Arial" w:cs="Arial"/>
          <w:u w:val="single"/>
        </w:rPr>
      </w:pPr>
    </w:p>
    <w:p w14:paraId="147C5394" w14:textId="77777777" w:rsidR="005E1FCB" w:rsidRPr="00AE1595" w:rsidRDefault="005E1FCB" w:rsidP="00AE1595">
      <w:pPr>
        <w:jc w:val="both"/>
        <w:rPr>
          <w:rFonts w:ascii="Arial" w:hAnsi="Arial" w:cs="Arial"/>
          <w:u w:val="single"/>
        </w:rPr>
      </w:pPr>
    </w:p>
    <w:p w14:paraId="009F14C2" w14:textId="77777777" w:rsidR="005E1FCB" w:rsidRPr="00AE1595" w:rsidRDefault="005E1FCB" w:rsidP="00AE1595">
      <w:pPr>
        <w:jc w:val="both"/>
        <w:rPr>
          <w:rFonts w:ascii="Arial" w:hAnsi="Arial" w:cs="Arial"/>
          <w:u w:val="single"/>
        </w:rPr>
      </w:pPr>
    </w:p>
    <w:p w14:paraId="71EC0E98" w14:textId="77777777" w:rsidR="005E1FCB" w:rsidRPr="00AE1595" w:rsidRDefault="005E1FCB" w:rsidP="00AE1595">
      <w:pPr>
        <w:jc w:val="both"/>
        <w:rPr>
          <w:rFonts w:ascii="Arial" w:hAnsi="Arial" w:cs="Arial"/>
          <w:u w:val="single"/>
        </w:rPr>
      </w:pPr>
    </w:p>
    <w:p w14:paraId="07F8DF4D" w14:textId="77777777" w:rsidR="005E1FCB" w:rsidRPr="00AE1595" w:rsidRDefault="005E1FCB" w:rsidP="00AE1595">
      <w:pPr>
        <w:jc w:val="both"/>
        <w:rPr>
          <w:rFonts w:ascii="Arial" w:hAnsi="Arial" w:cs="Arial"/>
          <w:u w:val="single"/>
        </w:rPr>
      </w:pPr>
    </w:p>
    <w:p w14:paraId="719B3236" w14:textId="77777777" w:rsidR="005E1FCB" w:rsidRPr="00AE1595" w:rsidRDefault="005E1FCB" w:rsidP="00AE1595">
      <w:pPr>
        <w:jc w:val="both"/>
        <w:rPr>
          <w:rFonts w:ascii="Arial" w:hAnsi="Arial" w:cs="Arial"/>
          <w:u w:val="single"/>
        </w:rPr>
      </w:pPr>
    </w:p>
    <w:p w14:paraId="69E22605" w14:textId="77777777" w:rsidR="005E1FCB" w:rsidRPr="00AE1595" w:rsidRDefault="005E1FCB" w:rsidP="00AE1595">
      <w:pPr>
        <w:jc w:val="both"/>
        <w:rPr>
          <w:rFonts w:ascii="Arial" w:hAnsi="Arial" w:cs="Arial"/>
          <w:u w:val="single"/>
        </w:rPr>
      </w:pPr>
    </w:p>
    <w:p w14:paraId="52AF6B3F" w14:textId="77777777" w:rsidR="005E1FCB" w:rsidRPr="00AE1595" w:rsidRDefault="005E1FCB" w:rsidP="00AE1595">
      <w:pPr>
        <w:jc w:val="both"/>
        <w:rPr>
          <w:rFonts w:ascii="Arial" w:hAnsi="Arial" w:cs="Arial"/>
          <w:u w:val="single"/>
        </w:rPr>
      </w:pPr>
    </w:p>
    <w:p w14:paraId="39D624C1" w14:textId="77777777" w:rsidR="00177F97" w:rsidRPr="00AE1595" w:rsidRDefault="00177F97" w:rsidP="00AE1595">
      <w:pPr>
        <w:jc w:val="both"/>
        <w:rPr>
          <w:rFonts w:ascii="Arial" w:hAnsi="Arial" w:cs="Arial"/>
          <w:u w:val="single"/>
        </w:rPr>
      </w:pPr>
    </w:p>
    <w:p w14:paraId="0BBF1D1A" w14:textId="77777777" w:rsidR="002E2640" w:rsidRPr="00AE1595" w:rsidRDefault="002E2640" w:rsidP="00AE1595">
      <w:pPr>
        <w:jc w:val="both"/>
        <w:rPr>
          <w:rFonts w:ascii="Arial" w:hAnsi="Arial" w:cs="Arial"/>
          <w:u w:val="single"/>
        </w:rPr>
      </w:pPr>
    </w:p>
    <w:p w14:paraId="1A28E8C1" w14:textId="737227ED" w:rsidR="00F310CF" w:rsidRPr="00AE1595" w:rsidRDefault="005E1FCB" w:rsidP="00AE1595">
      <w:pPr>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AA5E1C">
                                    <w:rPr>
                                      <w:rFonts w:ascii="Arial" w:hAnsi="Arial" w:cs="Arial"/>
                                      <w:lang w:val="en-US"/>
                                    </w:rPr>
                                    <w:t>wildcat</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">
                <v:group id="Group 8" o:spid="_x0000_s1027" style="position:absolute;left:209;width:70230;height:45256" coordsize="70230,45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">
                  <v:group id="Group 6" o:spid="_x0000_s1028" style="position:absolute;width:70230;height:45256" coordsize="70230,452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">
                      <v:imagedata r:id="rId10"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" filled="f" stroked="f" strokeweight=".5pt">
                      <v:textbox>
                        <w:txbxContent>
                          <w:p w14:paraId="785626E8"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C2523D">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6FB64BB0" w:rsidR="005E1FCB" w:rsidRPr="001215BA" w:rsidRDefault="005E1FCB" w:rsidP="00C2523D">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AA5E1C">
                              <w:rPr>
                                <w:rFonts w:ascii="Arial" w:hAnsi="Arial" w:cs="Arial"/>
                                <w:lang w:val="en-US"/>
                              </w:rPr>
                              <w:t>wildcat</w:t>
                            </w:r>
                            <w:r w:rsidRPr="001215BA">
                              <w:rPr>
                                <w:rFonts w:ascii="Arial" w:hAnsi="Arial" w:cs="Arial"/>
                                <w:lang w:val="en-US"/>
                              </w:rPr>
                              <w:t>ation)</w:t>
                            </w:r>
                          </w:p>
                          <w:p w14:paraId="52D89BCE" w14:textId="77777777" w:rsidR="005E1FCB" w:rsidRPr="001215BA" w:rsidRDefault="005E1FCB" w:rsidP="00C2523D">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C2523D">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0CFB49A0" w:rsidR="005E1FCB" w:rsidRPr="001215BA" w:rsidRDefault="005E1FCB" w:rsidP="00C2523D">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1647B044"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AA5E1C">
                              <w:rPr>
                                <w:rFonts w:ascii="Arial" w:hAnsi="Arial" w:cs="Arial"/>
                                <w:lang w:val="en-US"/>
                              </w:rPr>
                              <w:t>wildcat</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C2523D">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C2523D">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">
                    <v:imagedata r:id="rId11"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" filled="f" stroked="f" strokeweight=".5pt">
                  <v:textbox>
                    <w:txbxContent>
                      <w:p w14:paraId="32229D01" w14:textId="77777777" w:rsidR="005E1FCB" w:rsidRPr="00E21E77" w:rsidRDefault="005E1FCB" w:rsidP="00C2523D">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461A2D" w:rsidRPr="00AE1595">
        <w:rPr>
          <w:rFonts w:ascii="Arial" w:hAnsi="Arial" w:cs="Arial"/>
          <w:noProof/>
        </w:rPr>
        <w:t>[</w:t>
      </w:r>
      <w:r w:rsidRPr="00AE1595">
        <w:rPr>
          <w:rFonts w:ascii="Arial" w:hAnsi="Arial" w:cs="Arial"/>
          <w:noProof/>
        </w:rPr>
        <w:t>14, 17</w:t>
      </w:r>
      <w:r w:rsidR="00461A2D" w:rsidRPr="00AE1595">
        <w:rPr>
          <w:rFonts w:ascii="Arial" w:hAnsi="Arial" w:cs="Arial"/>
          <w:noProof/>
        </w:rPr>
        <w:t>]</w:t>
      </w:r>
      <w:r w:rsidRPr="00AE1595">
        <w:rPr>
          <w:rFonts w:ascii="Arial" w:hAnsi="Arial" w:cs="Arial"/>
        </w:rPr>
        <w:t xml:space="preserve">. </w:t>
      </w:r>
      <w:bookmarkStart w:id="0"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0"/>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Pr="00AE1595" w:rsidRDefault="00F310CF" w:rsidP="00AE1595">
      <w:pPr>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5A811C5D" w14:textId="7E73151F" w:rsidR="00F66F48" w:rsidRPr="00AE1595" w:rsidRDefault="005E1FCB" w:rsidP="00AE1595">
      <w:pPr>
        <w:jc w:val="both"/>
        <w:rPr>
          <w:rFonts w:ascii="Arial" w:hAnsi="Arial" w:cs="Arial"/>
        </w:rPr>
      </w:pPr>
      <w:r w:rsidRPr="00AE1595">
        <w:rPr>
          <w:rFonts w:ascii="Arial" w:hAnsi="Arial" w:cs="Arial"/>
          <w:noProof/>
        </w:rPr>
        <w:lastRenderedPageBreak/>
        <mc:AlternateContent>
          <mc:Choice Requires="wpg">
            <w:drawing>
              <wp:anchor distT="0" distB="0" distL="114300" distR="114300" simplePos="0" relativeHeight="251662336" behindDoc="0" locked="0" layoutInCell="1" allowOverlap="1" wp14:anchorId="780123D4" wp14:editId="11FA0283">
                <wp:simplePos x="0" y="0"/>
                <wp:positionH relativeFrom="margin">
                  <wp:align>center</wp:align>
                </wp:positionH>
                <wp:positionV relativeFrom="paragraph">
                  <wp:posOffset>-99</wp:posOffset>
                </wp:positionV>
                <wp:extent cx="7041515" cy="6770370"/>
                <wp:effectExtent l="0" t="0" r="26035" b="0"/>
                <wp:wrapTopAndBottom/>
                <wp:docPr id="216" name="Group 216"/>
                <wp:cNvGraphicFramePr/>
                <a:graphic xmlns:a="http://schemas.openxmlformats.org/drawingml/2006/main">
                  <a:graphicData uri="http://schemas.microsoft.com/office/word/2010/wordprocessingGroup">
                    <wpg:wgp>
                      <wpg:cNvGrpSpPr/>
                      <wpg:grpSpPr>
                        <a:xfrm>
                          <a:off x="0" y="0"/>
                          <a:ext cx="7041839" cy="6770370"/>
                          <a:chOff x="0" y="0"/>
                          <a:chExt cx="7041839" cy="6770370"/>
                        </a:xfrm>
                      </wpg:grpSpPr>
                      <wpg:grpSp>
                        <wpg:cNvPr id="215" name="Group 215"/>
                        <wpg:cNvGrpSpPr/>
                        <wpg:grpSpPr>
                          <a:xfrm>
                            <a:off x="48861" y="0"/>
                            <a:ext cx="6992978" cy="6770370"/>
                            <a:chOff x="0" y="0"/>
                            <a:chExt cx="6992978" cy="6770370"/>
                          </a:xfrm>
                        </wpg:grpSpPr>
                        <wpg:grpSp>
                          <wpg:cNvPr id="214" name="Group 214"/>
                          <wpg:cNvGrpSpPr/>
                          <wpg:grpSpPr>
                            <a:xfrm>
                              <a:off x="0" y="0"/>
                              <a:ext cx="6992978" cy="6770370"/>
                              <a:chOff x="0" y="0"/>
                              <a:chExt cx="6992978" cy="6770370"/>
                            </a:xfrm>
                          </wpg:grpSpPr>
                          <wpg:grpSp>
                            <wpg:cNvPr id="213" name="Group 213"/>
                            <wpg:cNvGrpSpPr/>
                            <wpg:grpSpPr>
                              <a:xfrm>
                                <a:off x="0" y="0"/>
                                <a:ext cx="6992978" cy="6770370"/>
                                <a:chOff x="0" y="0"/>
                                <a:chExt cx="6992978" cy="6770370"/>
                              </a:xfrm>
                            </wpg:grpSpPr>
                            <wpg:grpSp>
                              <wpg:cNvPr id="12" name="Group 12"/>
                              <wpg:cNvGrpSpPr/>
                              <wpg:grpSpPr>
                                <a:xfrm>
                                  <a:off x="188465" y="0"/>
                                  <a:ext cx="6804513" cy="6770370"/>
                                  <a:chOff x="0" y="0"/>
                                  <a:chExt cx="6297433" cy="6356985"/>
                                </a:xfrm>
                              </wpg:grpSpPr>
                              <wpg:grpSp>
                                <wpg:cNvPr id="13" name="Group 13"/>
                                <wpg:cNvGrpSpPr/>
                                <wpg:grpSpPr>
                                  <a:xfrm>
                                    <a:off x="0" y="0"/>
                                    <a:ext cx="5845054" cy="6356985"/>
                                    <a:chOff x="0" y="0"/>
                                    <a:chExt cx="5845054" cy="6357421"/>
                                  </a:xfrm>
                                </wpg:grpSpPr>
                                <wpg:grpSp>
                                  <wpg:cNvPr id="28" name="Group 28"/>
                                  <wpg:cNvGrpSpPr/>
                                  <wpg:grpSpPr>
                                    <a:xfrm>
                                      <a:off x="0" y="0"/>
                                      <a:ext cx="5845054" cy="6257831"/>
                                      <a:chOff x="0" y="0"/>
                                      <a:chExt cx="5845054" cy="6257831"/>
                                    </a:xfrm>
                                  </wpg:grpSpPr>
                                  <wpg:grpSp>
                                    <wpg:cNvPr id="32" name="Group 32"/>
                                    <wpg:cNvGrpSpPr/>
                                    <wpg:grpSpPr>
                                      <a:xfrm>
                                        <a:off x="44879" y="0"/>
                                        <a:ext cx="5789983" cy="3058202"/>
                                        <a:chOff x="0" y="0"/>
                                        <a:chExt cx="5789983" cy="3058202"/>
                                      </a:xfrm>
                                    </wpg:grpSpPr>
                                    <pic:pic xmlns:pic="http://schemas.openxmlformats.org/drawingml/2006/picture">
                                      <pic:nvPicPr>
                                        <pic:cNvPr id="33" name="Picture 33" descr="A graph of a number of numbers&#10;&#10;Description automatically generated"/>
                                        <pic:cNvPicPr>
                                          <a:picLocks noChangeAspect="1"/>
                                        </pic:cNvPicPr>
                                      </pic:nvPicPr>
                                      <pic:blipFill>
                                        <a:blip r:embed="rId13">
                                          <a:alphaModFix/>
                                          <a:extLst>
                                            <a:ext uri="{28A0092B-C50C-407E-A947-70E740481C1C}">
                                              <a14:useLocalDpi xmlns:a14="http://schemas.microsoft.com/office/drawing/2010/main" val="0"/>
                                            </a:ext>
                                          </a:extLst>
                                        </a:blip>
                                        <a:srcRect/>
                                        <a:stretch>
                                          <a:fillRect/>
                                        </a:stretch>
                                      </pic:blipFill>
                                      <pic:spPr bwMode="auto">
                                        <a:xfrm>
                                          <a:off x="0" y="0"/>
                                          <a:ext cx="1444625" cy="1526540"/>
                                        </a:xfrm>
                                        <a:prstGeom prst="rect">
                                          <a:avLst/>
                                        </a:prstGeom>
                                        <a:noFill/>
                                        <a:ln>
                                          <a:noFill/>
                                        </a:ln>
                                      </pic:spPr>
                                    </pic:pic>
                                    <pic:pic xmlns:pic="http://schemas.openxmlformats.org/drawingml/2006/picture">
                                      <pic:nvPicPr>
                                        <pic:cNvPr id="34" name="Picture 34" descr="A graph of a number of different colored lines&#10;&#10;Description automatically generated"/>
                                        <pic:cNvPicPr>
                                          <a:picLocks noChangeAspect="1"/>
                                        </pic:cNvPicPr>
                                      </pic:nvPicPr>
                                      <pic:blipFill>
                                        <a:blip r:embed="rId14">
                                          <a:alphaModFix/>
                                          <a:extLst>
                                            <a:ext uri="{28A0092B-C50C-407E-A947-70E740481C1C}">
                                              <a14:useLocalDpi xmlns:a14="http://schemas.microsoft.com/office/drawing/2010/main" val="0"/>
                                            </a:ext>
                                          </a:extLst>
                                        </a:blip>
                                        <a:srcRect/>
                                        <a:stretch>
                                          <a:fillRect/>
                                        </a:stretch>
                                      </pic:blipFill>
                                      <pic:spPr bwMode="auto">
                                        <a:xfrm>
                                          <a:off x="1406178" y="0"/>
                                          <a:ext cx="1472565" cy="1523365"/>
                                        </a:xfrm>
                                        <a:prstGeom prst="rect">
                                          <a:avLst/>
                                        </a:prstGeom>
                                        <a:noFill/>
                                        <a:ln>
                                          <a:noFill/>
                                        </a:ln>
                                      </pic:spPr>
                                    </pic:pic>
                                    <pic:pic xmlns:pic="http://schemas.openxmlformats.org/drawingml/2006/picture">
                                      <pic:nvPicPr>
                                        <pic:cNvPr id="35" name="Picture 35" descr="A graph of a number of numbers&#10;&#10;Description automatically generated with medium confidence"/>
                                        <pic:cNvPicPr>
                                          <a:picLocks noChangeAspect="1"/>
                                        </pic:cNvPicPr>
                                      </pic:nvPicPr>
                                      <pic:blipFill>
                                        <a:blip r:embed="rId15">
                                          <a:alphaModFix/>
                                          <a:extLst>
                                            <a:ext uri="{28A0092B-C50C-407E-A947-70E740481C1C}">
                                              <a14:useLocalDpi xmlns:a14="http://schemas.microsoft.com/office/drawing/2010/main" val="0"/>
                                            </a:ext>
                                          </a:extLst>
                                        </a:blip>
                                        <a:srcRect/>
                                        <a:stretch>
                                          <a:fillRect/>
                                        </a:stretch>
                                      </pic:blipFill>
                                      <pic:spPr bwMode="auto">
                                        <a:xfrm>
                                          <a:off x="2866144" y="0"/>
                                          <a:ext cx="1482725" cy="1530985"/>
                                        </a:xfrm>
                                        <a:prstGeom prst="rect">
                                          <a:avLst/>
                                        </a:prstGeom>
                                        <a:noFill/>
                                        <a:ln>
                                          <a:noFill/>
                                        </a:ln>
                                      </pic:spPr>
                                    </pic:pic>
                                    <pic:pic xmlns:pic="http://schemas.openxmlformats.org/drawingml/2006/picture">
                                      <pic:nvPicPr>
                                        <pic:cNvPr id="36" name="Picture 36" descr="A graph of a number of different colored lines&#10;&#10;Description automatically generated"/>
                                        <pic:cNvPicPr>
                                          <a:picLocks noChangeAspect="1"/>
                                        </pic:cNvPicPr>
                                      </pic:nvPicPr>
                                      <pic:blipFill>
                                        <a:blip r:embed="rId16">
                                          <a:alphaModFix/>
                                          <a:extLst>
                                            <a:ext uri="{28A0092B-C50C-407E-A947-70E740481C1C}">
                                              <a14:useLocalDpi xmlns:a14="http://schemas.microsoft.com/office/drawing/2010/main" val="0"/>
                                            </a:ext>
                                          </a:extLst>
                                        </a:blip>
                                        <a:srcRect/>
                                        <a:stretch>
                                          <a:fillRect/>
                                        </a:stretch>
                                      </pic:blipFill>
                                      <pic:spPr bwMode="auto">
                                        <a:xfrm>
                                          <a:off x="4426003" y="0"/>
                                          <a:ext cx="1363980" cy="1529080"/>
                                        </a:xfrm>
                                        <a:prstGeom prst="rect">
                                          <a:avLst/>
                                        </a:prstGeom>
                                        <a:noFill/>
                                        <a:ln>
                                          <a:noFill/>
                                        </a:ln>
                                      </pic:spPr>
                                    </pic:pic>
                                    <pic:pic xmlns:pic="http://schemas.openxmlformats.org/drawingml/2006/picture">
                                      <pic:nvPicPr>
                                        <pic:cNvPr id="37" name="Picture 37" descr="A graph of a number of people&#10;&#10;Description automatically generated"/>
                                        <pic:cNvPicPr>
                                          <a:picLocks noChangeAspect="1"/>
                                        </pic:cNvPicPr>
                                      </pic:nvPicPr>
                                      <pic:blipFill>
                                        <a:blip r:embed="rId17">
                                          <a:alphaModFix/>
                                          <a:extLst>
                                            <a:ext uri="{28A0092B-C50C-407E-A947-70E740481C1C}">
                                              <a14:useLocalDpi xmlns:a14="http://schemas.microsoft.com/office/drawing/2010/main" val="0"/>
                                            </a:ext>
                                          </a:extLst>
                                        </a:blip>
                                        <a:srcRect/>
                                        <a:stretch>
                                          <a:fillRect/>
                                        </a:stretch>
                                      </pic:blipFill>
                                      <pic:spPr bwMode="auto">
                                        <a:xfrm>
                                          <a:off x="0" y="1529122"/>
                                          <a:ext cx="1390015" cy="1529080"/>
                                        </a:xfrm>
                                        <a:prstGeom prst="rect">
                                          <a:avLst/>
                                        </a:prstGeom>
                                        <a:noFill/>
                                        <a:ln>
                                          <a:noFill/>
                                        </a:ln>
                                      </pic:spPr>
                                    </pic:pic>
                                    <pic:pic xmlns:pic="http://schemas.openxmlformats.org/drawingml/2006/picture">
                                      <pic:nvPicPr>
                                        <pic:cNvPr id="38" name="Picture 38" descr="A graph of a number of people&#10;&#10;Description automatically generated"/>
                                        <pic:cNvPicPr>
                                          <a:picLocks noChangeAspect="1"/>
                                        </pic:cNvPicPr>
                                      </pic:nvPicPr>
                                      <pic:blipFill>
                                        <a:blip r:embed="rId18">
                                          <a:alphaModFix/>
                                          <a:extLst>
                                            <a:ext uri="{28A0092B-C50C-407E-A947-70E740481C1C}">
                                              <a14:useLocalDpi xmlns:a14="http://schemas.microsoft.com/office/drawing/2010/main" val="0"/>
                                            </a:ext>
                                          </a:extLst>
                                        </a:blip>
                                        <a:srcRect/>
                                        <a:stretch>
                                          <a:fillRect/>
                                        </a:stretch>
                                      </pic:blipFill>
                                      <pic:spPr bwMode="auto">
                                        <a:xfrm>
                                          <a:off x="1475334" y="1529122"/>
                                          <a:ext cx="1421130" cy="1516380"/>
                                        </a:xfrm>
                                        <a:prstGeom prst="rect">
                                          <a:avLst/>
                                        </a:prstGeom>
                                        <a:noFill/>
                                        <a:ln>
                                          <a:noFill/>
                                        </a:ln>
                                      </pic:spPr>
                                    </pic:pic>
                                  </wpg:grpSp>
                                  <pic:pic xmlns:pic="http://schemas.openxmlformats.org/drawingml/2006/picture">
                                    <pic:nvPicPr>
                                      <pic:cNvPr id="39" name="Picture 39" descr="A graph of a number of people&#10;&#10;Description automatically generated"/>
                                      <pic:cNvPicPr>
                                        <a:picLocks noChangeAspect="1"/>
                                      </pic:cNvPicPr>
                                    </pic:nvPicPr>
                                    <pic:blipFill>
                                      <a:blip r:embed="rId19">
                                        <a:alphaModFix/>
                                        <a:extLst>
                                          <a:ext uri="{28A0092B-C50C-407E-A947-70E740481C1C}">
                                            <a14:useLocalDpi xmlns:a14="http://schemas.microsoft.com/office/drawing/2010/main" val="0"/>
                                          </a:ext>
                                        </a:extLst>
                                      </a:blip>
                                      <a:srcRect/>
                                      <a:stretch>
                                        <a:fillRect/>
                                      </a:stretch>
                                    </pic:blipFill>
                                    <pic:spPr bwMode="auto">
                                      <a:xfrm>
                                        <a:off x="2978813" y="1534201"/>
                                        <a:ext cx="1428750" cy="1524000"/>
                                      </a:xfrm>
                                      <a:prstGeom prst="rect">
                                        <a:avLst/>
                                      </a:prstGeom>
                                      <a:noFill/>
                                      <a:ln>
                                        <a:noFill/>
                                      </a:ln>
                                    </pic:spPr>
                                  </pic:pic>
                                  <pic:pic xmlns:pic="http://schemas.openxmlformats.org/drawingml/2006/picture">
                                    <pic:nvPicPr>
                                      <pic:cNvPr id="40" name="Picture 40" descr="A graph of a number of lines&#10;&#10;Description automatically generated with medium confidence"/>
                                      <pic:cNvPicPr>
                                        <a:picLocks noChangeAspect="1"/>
                                      </pic:cNvPicPr>
                                    </pic:nvPicPr>
                                    <pic:blipFill>
                                      <a:blip r:embed="rId20">
                                        <a:alphaModFix/>
                                        <a:extLst>
                                          <a:ext uri="{28A0092B-C50C-407E-A947-70E740481C1C}">
                                            <a14:useLocalDpi xmlns:a14="http://schemas.microsoft.com/office/drawing/2010/main" val="0"/>
                                          </a:ext>
                                        </a:extLst>
                                      </a:blip>
                                      <a:srcRect/>
                                      <a:stretch>
                                        <a:fillRect/>
                                      </a:stretch>
                                    </pic:blipFill>
                                    <pic:spPr bwMode="auto">
                                      <a:xfrm>
                                        <a:off x="4454194" y="1531479"/>
                                        <a:ext cx="1342390" cy="1619885"/>
                                      </a:xfrm>
                                      <a:prstGeom prst="rect">
                                        <a:avLst/>
                                      </a:prstGeom>
                                      <a:noFill/>
                                      <a:ln>
                                        <a:noFill/>
                                      </a:ln>
                                    </pic:spPr>
                                  </pic:pic>
                                  <pic:pic xmlns:pic="http://schemas.openxmlformats.org/drawingml/2006/picture">
                                    <pic:nvPicPr>
                                      <pic:cNvPr id="41" name="Picture 41" descr="A graph of a number of people&#10;&#10;Description automatically generated"/>
                                      <pic:cNvPicPr>
                                        <a:picLocks noChangeAspect="1"/>
                                      </pic:cNvPicPr>
                                    </pic:nvPicPr>
                                    <pic:blipFill>
                                      <a:blip r:embed="rId21">
                                        <a:alphaModFix/>
                                        <a:extLst>
                                          <a:ext uri="{28A0092B-C50C-407E-A947-70E740481C1C}">
                                            <a14:useLocalDpi xmlns:a14="http://schemas.microsoft.com/office/drawing/2010/main" val="0"/>
                                          </a:ext>
                                        </a:extLst>
                                      </a:blip>
                                      <a:srcRect/>
                                      <a:stretch>
                                        <a:fillRect/>
                                      </a:stretch>
                                    </pic:blipFill>
                                    <pic:spPr bwMode="auto">
                                      <a:xfrm>
                                        <a:off x="28049" y="3091008"/>
                                        <a:ext cx="1470025" cy="1580515"/>
                                      </a:xfrm>
                                      <a:prstGeom prst="rect">
                                        <a:avLst/>
                                      </a:prstGeom>
                                      <a:noFill/>
                                      <a:ln>
                                        <a:noFill/>
                                      </a:ln>
                                    </pic:spPr>
                                  </pic:pic>
                                  <pic:pic xmlns:pic="http://schemas.openxmlformats.org/drawingml/2006/picture">
                                    <pic:nvPicPr>
                                      <pic:cNvPr id="42" name="Picture 42" descr="A graph of a number of objects&#10;&#10;Description automatically generated"/>
                                      <pic:cNvPicPr>
                                        <a:picLocks noChangeAspect="1"/>
                                      </pic:cNvPicPr>
                                    </pic:nvPicPr>
                                    <pic:blipFill>
                                      <a:blip r:embed="rId22">
                                        <a:alphaModFix/>
                                        <a:extLst>
                                          <a:ext uri="{28A0092B-C50C-407E-A947-70E740481C1C}">
                                            <a14:useLocalDpi xmlns:a14="http://schemas.microsoft.com/office/drawing/2010/main" val="0"/>
                                          </a:ext>
                                        </a:extLst>
                                      </a:blip>
                                      <a:srcRect/>
                                      <a:stretch>
                                        <a:fillRect/>
                                      </a:stretch>
                                    </pic:blipFill>
                                    <pic:spPr bwMode="auto">
                                      <a:xfrm>
                                        <a:off x="1463570" y="3091008"/>
                                        <a:ext cx="1454150" cy="1682750"/>
                                      </a:xfrm>
                                      <a:prstGeom prst="rect">
                                        <a:avLst/>
                                      </a:prstGeom>
                                      <a:noFill/>
                                      <a:ln>
                                        <a:noFill/>
                                      </a:ln>
                                    </pic:spPr>
                                  </pic:pic>
                                  <pic:pic xmlns:pic="http://schemas.openxmlformats.org/drawingml/2006/picture">
                                    <pic:nvPicPr>
                                      <pic:cNvPr id="43" name="Picture 43" descr="A graph of a number of objects&#10;&#10;Description automatically generated with medium confidence"/>
                                      <pic:cNvPicPr>
                                        <a:picLocks noChangeAspect="1"/>
                                      </pic:cNvPicPr>
                                    </pic:nvPicPr>
                                    <pic:blipFill>
                                      <a:blip r:embed="rId23">
                                        <a:alphaModFix/>
                                        <a:extLst>
                                          <a:ext uri="{28A0092B-C50C-407E-A947-70E740481C1C}">
                                            <a14:useLocalDpi xmlns:a14="http://schemas.microsoft.com/office/drawing/2010/main" val="0"/>
                                          </a:ext>
                                        </a:extLst>
                                      </a:blip>
                                      <a:srcRect/>
                                      <a:stretch>
                                        <a:fillRect/>
                                      </a:stretch>
                                    </pic:blipFill>
                                    <pic:spPr bwMode="auto">
                                      <a:xfrm>
                                        <a:off x="2978813" y="3096618"/>
                                        <a:ext cx="1385570" cy="1685290"/>
                                      </a:xfrm>
                                      <a:prstGeom prst="rect">
                                        <a:avLst/>
                                      </a:prstGeom>
                                      <a:noFill/>
                                      <a:ln>
                                        <a:noFill/>
                                      </a:ln>
                                    </pic:spPr>
                                  </pic:pic>
                                  <pic:pic xmlns:pic="http://schemas.openxmlformats.org/drawingml/2006/picture">
                                    <pic:nvPicPr>
                                      <pic:cNvPr id="44" name="Picture 44" descr="A graph of a number of different colored lines&#10;&#10;Description automatically generated"/>
                                      <pic:cNvPicPr>
                                        <a:picLocks noChangeAspect="1"/>
                                      </pic:cNvPicPr>
                                    </pic:nvPicPr>
                                    <pic:blipFill>
                                      <a:blip r:embed="rId24">
                                        <a:alphaModFix/>
                                        <a:extLst>
                                          <a:ext uri="{28A0092B-C50C-407E-A947-70E740481C1C}">
                                            <a14:useLocalDpi xmlns:a14="http://schemas.microsoft.com/office/drawing/2010/main" val="0"/>
                                          </a:ext>
                                        </a:extLst>
                                      </a:blip>
                                      <a:srcRect/>
                                      <a:stretch>
                                        <a:fillRect/>
                                      </a:stretch>
                                    </pic:blipFill>
                                    <pic:spPr bwMode="auto">
                                      <a:xfrm>
                                        <a:off x="4442974" y="3113206"/>
                                        <a:ext cx="1402080" cy="1570990"/>
                                      </a:xfrm>
                                      <a:prstGeom prst="rect">
                                        <a:avLst/>
                                      </a:prstGeom>
                                      <a:noFill/>
                                      <a:ln>
                                        <a:noFill/>
                                      </a:ln>
                                    </pic:spPr>
                                  </pic:pic>
                                  <pic:pic xmlns:pic="http://schemas.openxmlformats.org/drawingml/2006/picture">
                                    <pic:nvPicPr>
                                      <pic:cNvPr id="45" name="Picture 45" descr="A graph of a number of migration rate&#10;&#10;Description automatically generated"/>
                                      <pic:cNvPicPr>
                                        <a:picLocks noChangeAspect="1"/>
                                      </pic:cNvPicPr>
                                    </pic:nvPicPr>
                                    <pic:blipFill>
                                      <a:blip r:embed="rId25">
                                        <a:alphaModFix/>
                                        <a:extLst>
                                          <a:ext uri="{28A0092B-C50C-407E-A947-70E740481C1C}">
                                            <a14:useLocalDpi xmlns:a14="http://schemas.microsoft.com/office/drawing/2010/main" val="0"/>
                                          </a:ext>
                                        </a:extLst>
                                      </a:blip>
                                      <a:srcRect/>
                                      <a:stretch>
                                        <a:fillRect/>
                                      </a:stretch>
                                    </pic:blipFill>
                                    <pic:spPr bwMode="auto">
                                      <a:xfrm>
                                        <a:off x="0" y="4678586"/>
                                        <a:ext cx="1457960" cy="1579245"/>
                                      </a:xfrm>
                                      <a:prstGeom prst="rect">
                                        <a:avLst/>
                                      </a:prstGeom>
                                      <a:noFill/>
                                      <a:ln>
                                        <a:noFill/>
                                      </a:ln>
                                    </pic:spPr>
                                  </pic:pic>
                                </wpg:grpSp>
                                <pic:pic xmlns:pic="http://schemas.openxmlformats.org/drawingml/2006/picture">
                                  <pic:nvPicPr>
                                    <pic:cNvPr id="46" name="Picture 46" descr="A graph of a number of different colored lines&#10;&#10;Description automatically generated"/>
                                    <pic:cNvPicPr>
                                      <a:picLocks noChangeAspect="1"/>
                                    </pic:cNvPicPr>
                                  </pic:nvPicPr>
                                  <pic:blipFill rotWithShape="1">
                                    <a:blip r:embed="rId26">
                                      <a:alphaModFix/>
                                      <a:extLst>
                                        <a:ext uri="{28A0092B-C50C-407E-A947-70E740481C1C}">
                                          <a14:useLocalDpi xmlns:a14="http://schemas.microsoft.com/office/drawing/2010/main" val="0"/>
                                        </a:ext>
                                      </a:extLst>
                                    </a:blip>
                                    <a:srcRect t="2773"/>
                                    <a:stretch/>
                                  </pic:blipFill>
                                  <pic:spPr bwMode="auto">
                                    <a:xfrm>
                                      <a:off x="1457960" y="4722343"/>
                                      <a:ext cx="1457325" cy="1534218"/>
                                    </a:xfrm>
                                    <a:prstGeom prst="rect">
                                      <a:avLst/>
                                    </a:prstGeom>
                                    <a:noFill/>
                                    <a:ln>
                                      <a:noFill/>
                                    </a:ln>
                                  </pic:spPr>
                                </pic:pic>
                                <pic:pic xmlns:pic="http://schemas.openxmlformats.org/drawingml/2006/picture">
                                  <pic:nvPicPr>
                                    <pic:cNvPr id="47" name="Picture 47" descr="A graph of a number of lines&#10;&#10;Description automatically generated"/>
                                    <pic:cNvPicPr>
                                      <a:picLocks noChangeAspect="1"/>
                                    </pic:cNvPicPr>
                                  </pic:nvPicPr>
                                  <pic:blipFill rotWithShape="1">
                                    <a:blip r:embed="rId27">
                                      <a:alphaModFix/>
                                      <a:extLst>
                                        <a:ext uri="{28A0092B-C50C-407E-A947-70E740481C1C}">
                                          <a14:useLocalDpi xmlns:a14="http://schemas.microsoft.com/office/drawing/2010/main" val="0"/>
                                        </a:ext>
                                      </a:extLst>
                                    </a:blip>
                                    <a:srcRect t="3046"/>
                                    <a:stretch/>
                                  </pic:blipFill>
                                  <pic:spPr bwMode="auto">
                                    <a:xfrm>
                                      <a:off x="2938328" y="4729487"/>
                                      <a:ext cx="1455420" cy="1620418"/>
                                    </a:xfrm>
                                    <a:prstGeom prst="rect">
                                      <a:avLst/>
                                    </a:prstGeom>
                                    <a:noFill/>
                                    <a:ln>
                                      <a:noFill/>
                                    </a:ln>
                                  </pic:spPr>
                                </pic:pic>
                                <pic:pic xmlns:pic="http://schemas.openxmlformats.org/drawingml/2006/picture">
                                  <pic:nvPicPr>
                                    <pic:cNvPr id="48" name="Picture 48" descr="A graph of a line&#10;&#10;Description automatically generated"/>
                                    <pic:cNvPicPr>
                                      <a:picLocks noChangeAspect="1"/>
                                    </pic:cNvPicPr>
                                  </pic:nvPicPr>
                                  <pic:blipFill>
                                    <a:blip r:embed="rId28">
                                      <a:alphaModFix/>
                                      <a:extLst>
                                        <a:ext uri="{28A0092B-C50C-407E-A947-70E740481C1C}">
                                          <a14:useLocalDpi xmlns:a14="http://schemas.microsoft.com/office/drawing/2010/main" val="0"/>
                                        </a:ext>
                                      </a:extLst>
                                    </a:blip>
                                    <a:srcRect/>
                                    <a:stretch>
                                      <a:fillRect/>
                                    </a:stretch>
                                  </pic:blipFill>
                                  <pic:spPr bwMode="auto">
                                    <a:xfrm>
                                      <a:off x="4454194" y="4684196"/>
                                      <a:ext cx="1340485" cy="1673225"/>
                                    </a:xfrm>
                                    <a:prstGeom prst="rect">
                                      <a:avLst/>
                                    </a:prstGeom>
                                    <a:noFill/>
                                    <a:ln>
                                      <a:noFill/>
                                    </a:ln>
                                  </pic:spPr>
                                </pic:pic>
                              </wpg:grpSp>
                              <pic:pic xmlns:pic="http://schemas.openxmlformats.org/drawingml/2006/picture">
                                <pic:nvPicPr>
                                  <pic:cNvPr id="49" name="Picture 49" descr="A group of colored rectangles with black text&#10;&#10;Description automatically generated"/>
                                  <pic:cNvPicPr>
                                    <a:picLocks noChangeAspect="1"/>
                                  </pic:cNvPicPr>
                                </pic:nvPicPr>
                                <pic:blipFill rotWithShape="1">
                                  <a:blip r:embed="rId29">
                                    <a:extLst>
                                      <a:ext uri="{28A0092B-C50C-407E-A947-70E740481C1C}">
                                        <a14:useLocalDpi xmlns:a14="http://schemas.microsoft.com/office/drawing/2010/main" val="0"/>
                                      </a:ext>
                                    </a:extLst>
                                  </a:blip>
                                  <a:srcRect l="30593" b="3099"/>
                                  <a:stretch/>
                                </pic:blipFill>
                                <pic:spPr bwMode="auto">
                                  <a:xfrm>
                                    <a:off x="5836257" y="2790908"/>
                                    <a:ext cx="452755" cy="592455"/>
                                  </a:xfrm>
                                  <a:prstGeom prst="rect">
                                    <a:avLst/>
                                  </a:prstGeom>
                                  <a:ln>
                                    <a:noFill/>
                                  </a:ln>
                                  <a:extLst>
                                    <a:ext uri="{53640926-AAD7-44D8-BBD7-CCE9431645EC}">
                                      <a14:shadowObscured xmlns:a14="http://schemas.microsoft.com/office/drawing/2010/main"/>
                                    </a:ext>
                                  </a:extLst>
                                </pic:spPr>
                              </pic:pic>
                              <wps:wsp>
                                <wps:cNvPr id="50" name="Rectangle: Rounded Corners 50"/>
                                <wps:cNvSpPr/>
                                <wps:spPr>
                                  <a:xfrm>
                                    <a:off x="5796501" y="2767054"/>
                                    <a:ext cx="500932" cy="667909"/>
                                  </a:xfrm>
                                  <a:prstGeom prst="roundRect">
                                    <a:avLst>
                                      <a:gd name="adj" fmla="val 6044"/>
                                    </a:avLst>
                                  </a:prstGeom>
                                  <a:noFill/>
                                  <a:ln w="19050">
                                    <a:solidFill>
                                      <a:schemeClr val="bg1">
                                        <a:lumMod val="85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 name="Group 16"/>
                              <wpg:cNvGrpSpPr/>
                              <wpg:grpSpPr>
                                <a:xfrm>
                                  <a:off x="0" y="146583"/>
                                  <a:ext cx="5193199" cy="306352"/>
                                  <a:chOff x="0" y="0"/>
                                  <a:chExt cx="5193199" cy="306352"/>
                                </a:xfrm>
                              </wpg:grpSpPr>
                              <wps:wsp>
                                <wps:cNvPr id="54" name="Text Box 54"/>
                                <wps:cNvSpPr txBox="1"/>
                                <wps:spPr>
                                  <a:xfrm>
                                    <a:off x="0" y="6980"/>
                                    <a:ext cx="411793" cy="299372"/>
                                  </a:xfrm>
                                  <a:prstGeom prst="rect">
                                    <a:avLst/>
                                  </a:prstGeom>
                                  <a:noFill/>
                                  <a:ln w="6350">
                                    <a:noFill/>
                                  </a:ln>
                                </wps:spPr>
                                <wps:txb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1591475" y="0"/>
                                    <a:ext cx="411794" cy="299372"/>
                                  </a:xfrm>
                                  <a:prstGeom prst="rect">
                                    <a:avLst/>
                                  </a:prstGeom>
                                  <a:noFill/>
                                  <a:ln w="6350">
                                    <a:noFill/>
                                  </a:ln>
                                </wps:spPr>
                                <wps:txb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3168989" y="0"/>
                                    <a:ext cx="411794" cy="299372"/>
                                  </a:xfrm>
                                  <a:prstGeom prst="rect">
                                    <a:avLst/>
                                  </a:prstGeom>
                                  <a:noFill/>
                                  <a:ln w="6350">
                                    <a:noFill/>
                                  </a:ln>
                                </wps:spPr>
                                <wps:txb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4781405" y="0"/>
                                    <a:ext cx="411794" cy="299372"/>
                                  </a:xfrm>
                                  <a:prstGeom prst="rect">
                                    <a:avLst/>
                                  </a:prstGeom>
                                  <a:noFill/>
                                  <a:ln w="6350">
                                    <a:noFill/>
                                  </a:ln>
                                </wps:spPr>
                                <wps:txb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7" name="Group 17"/>
                            <wpg:cNvGrpSpPr/>
                            <wpg:grpSpPr>
                              <a:xfrm>
                                <a:off x="13961" y="1772958"/>
                                <a:ext cx="5158105" cy="306070"/>
                                <a:chOff x="0" y="0"/>
                                <a:chExt cx="5158298" cy="306352"/>
                              </a:xfrm>
                            </wpg:grpSpPr>
                            <wps:wsp>
                              <wps:cNvPr id="18" name="Text Box 18"/>
                              <wps:cNvSpPr txBox="1"/>
                              <wps:spPr>
                                <a:xfrm>
                                  <a:off x="0" y="6980"/>
                                  <a:ext cx="411793" cy="299372"/>
                                </a:xfrm>
                                <a:prstGeom prst="rect">
                                  <a:avLst/>
                                </a:prstGeom>
                                <a:noFill/>
                                <a:ln w="6350">
                                  <a:noFill/>
                                </a:ln>
                              </wps:spPr>
                              <wps:txb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a:off x="1626384" y="6980"/>
                                  <a:ext cx="411794" cy="272225"/>
                                </a:xfrm>
                                <a:prstGeom prst="rect">
                                  <a:avLst/>
                                </a:prstGeom>
                                <a:noFill/>
                                <a:ln w="6350">
                                  <a:noFill/>
                                </a:ln>
                              </wps:spPr>
                              <wps:txb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3148048" y="0"/>
                                  <a:ext cx="411794" cy="299372"/>
                                </a:xfrm>
                                <a:prstGeom prst="rect">
                                  <a:avLst/>
                                </a:prstGeom>
                                <a:noFill/>
                                <a:ln w="6350">
                                  <a:noFill/>
                                </a:ln>
                              </wps:spPr>
                              <wps:txb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4746504" y="0"/>
                                  <a:ext cx="411794" cy="299372"/>
                                </a:xfrm>
                                <a:prstGeom prst="rect">
                                  <a:avLst/>
                                </a:prstGeom>
                                <a:noFill/>
                                <a:ln w="6350">
                                  <a:noFill/>
                                </a:ln>
                              </wps:spPr>
                              <wps:txb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2" name="Group 22"/>
                          <wpg:cNvGrpSpPr/>
                          <wpg:grpSpPr>
                            <a:xfrm>
                              <a:off x="34901" y="3476116"/>
                              <a:ext cx="5170339" cy="313332"/>
                              <a:chOff x="0" y="-6980"/>
                              <a:chExt cx="5170339" cy="313332"/>
                            </a:xfrm>
                          </wpg:grpSpPr>
                          <wps:wsp>
                            <wps:cNvPr id="23" name="Text Box 23"/>
                            <wps:cNvSpPr txBox="1"/>
                            <wps:spPr>
                              <a:xfrm>
                                <a:off x="0" y="6980"/>
                                <a:ext cx="411793" cy="299372"/>
                              </a:xfrm>
                              <a:prstGeom prst="rect">
                                <a:avLst/>
                              </a:prstGeom>
                              <a:noFill/>
                              <a:ln w="6350">
                                <a:noFill/>
                              </a:ln>
                            </wps:spPr>
                            <wps:txb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Text Box 27"/>
                            <wps:cNvSpPr txBox="1"/>
                            <wps:spPr>
                              <a:xfrm>
                                <a:off x="1605435" y="-6980"/>
                                <a:ext cx="411794" cy="299372"/>
                              </a:xfrm>
                              <a:prstGeom prst="rect">
                                <a:avLst/>
                              </a:prstGeom>
                              <a:noFill/>
                              <a:ln w="6350">
                                <a:noFill/>
                              </a:ln>
                            </wps:spPr>
                            <wps:txb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3148033" y="0"/>
                                <a:ext cx="411794" cy="299372"/>
                              </a:xfrm>
                              <a:prstGeom prst="rect">
                                <a:avLst/>
                              </a:prstGeom>
                              <a:noFill/>
                              <a:ln w="6350">
                                <a:noFill/>
                              </a:ln>
                            </wps:spPr>
                            <wps:txb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4758545" y="6974"/>
                                <a:ext cx="411794" cy="299372"/>
                              </a:xfrm>
                              <a:prstGeom prst="rect">
                                <a:avLst/>
                              </a:prstGeom>
                              <a:noFill/>
                              <a:ln w="6350">
                                <a:noFill/>
                              </a:ln>
                            </wps:spPr>
                            <wps:txb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6" name="Group 56"/>
                        <wpg:cNvGrpSpPr/>
                        <wpg:grpSpPr>
                          <a:xfrm>
                            <a:off x="0" y="5137392"/>
                            <a:ext cx="5198260" cy="313345"/>
                            <a:chOff x="0" y="6968"/>
                            <a:chExt cx="5198260" cy="313345"/>
                          </a:xfrm>
                        </wpg:grpSpPr>
                        <wps:wsp>
                          <wps:cNvPr id="203" name="Text Box 203"/>
                          <wps:cNvSpPr txBox="1"/>
                          <wps:spPr>
                            <a:xfrm>
                              <a:off x="0" y="6974"/>
                              <a:ext cx="537472" cy="299372"/>
                            </a:xfrm>
                            <a:prstGeom prst="rect">
                              <a:avLst/>
                            </a:prstGeom>
                            <a:noFill/>
                            <a:ln w="6350">
                              <a:noFill/>
                            </a:ln>
                          </wps:spPr>
                          <wps:txb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625104" y="6968"/>
                              <a:ext cx="411794" cy="299372"/>
                            </a:xfrm>
                            <a:prstGeom prst="rect">
                              <a:avLst/>
                            </a:prstGeom>
                            <a:noFill/>
                            <a:ln w="6350">
                              <a:noFill/>
                            </a:ln>
                          </wps:spPr>
                          <wps:txb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3217850" y="20941"/>
                              <a:ext cx="411794" cy="299372"/>
                            </a:xfrm>
                            <a:prstGeom prst="rect">
                              <a:avLst/>
                            </a:prstGeom>
                            <a:noFill/>
                            <a:ln w="6350">
                              <a:noFill/>
                            </a:ln>
                          </wps:spPr>
                          <wps:txb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4786466" y="13960"/>
                              <a:ext cx="411794" cy="299372"/>
                            </a:xfrm>
                            <a:prstGeom prst="rect">
                              <a:avLst/>
                            </a:prstGeom>
                            <a:noFill/>
                            <a:ln w="6350">
                              <a:noFill/>
                            </a:ln>
                          </wps:spPr>
                          <wps:txb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80123D4" id="Group 216" o:spid="_x0000_s1033" style="position:absolute;left:0;text-align:left;margin-left:0;margin-top:0;width:554.45pt;height:533.1pt;z-index:251662336;mso-position-horizontal:center;mso-position-horizontal-relative:margin" coordsize="70418,67703" o:gfxdata="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">
                <v:group id="Group 215" o:spid="_x0000_s1034" style="position:absolute;left:488;width:69930;height:67703" coordsize="69929,677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">
                  <v:group id="Group 214" o:spid="_x0000_s1035" style="position:absolute;width:69929;height:67703" coordsize="69929,677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XzZjygAAAOE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">
                    <v:group id="Group 213" o:spid="_x0000_s1036" style="position:absolute;width:69929;height:67703" coordsize="69929,677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tq4XyQAAAOE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">
                      <v:group id="Group 12" o:spid="_x0000_s1037" style="position:absolute;left:1884;width:68045;height:67703" coordsize="62974,635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group id="Group 13" o:spid="_x0000_s1038" style="position:absolute;width:58450;height:63569" coordsize="58450,635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group id="Group 28" o:spid="_x0000_s1039" style="position:absolute;width:58450;height:62578" coordsize="58450,6257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">
                            <v:group id="Group 32" o:spid="_x0000_s1040" style="position:absolute;left:448;width:57900;height:30582" coordsize="57899,305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">
                              <v:shape id="Picture 33" o:spid="_x0000_s1041" type="#_x0000_t75" alt="A graph of a number of numbers&#10;&#10;Description automatically generated" style="position:absolute;width:14446;height:152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">
                                <v:imagedata r:id="rId30" o:title="A graph of a number of numbers&#10;&#10;Description automatically generated"/>
                              </v:shape>
                              <v:shape id="Picture 34" o:spid="_x0000_s1042" type="#_x0000_t75" alt="A graph of a number of different colored lines&#10;&#10;Description automatically generated" style="position:absolute;left:14061;width:14726;height:152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">
                                <v:imagedata r:id="rId31" o:title="A graph of a number of different colored lines&#10;&#10;Description automatically generated"/>
                              </v:shape>
                              <v:shape id="Picture 35" o:spid="_x0000_s1043" type="#_x0000_t75" alt="A graph of a number of numbers&#10;&#10;Description automatically generated with medium confidence" style="position:absolute;left:28661;width:14827;height:153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">
                                <v:imagedata r:id="rId32" o:title="A graph of a number of numbers&#10;&#10;Description automatically generated with medium confidence"/>
                              </v:shape>
                              <v:shape id="Picture 36" o:spid="_x0000_s1044" type="#_x0000_t75" alt="A graph of a number of different colored lines&#10;&#10;Description automatically generated" style="position:absolute;left:44260;width:13639;height:152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">
                                <v:imagedata r:id="rId33" o:title="A graph of a number of different colored lines&#10;&#10;Description automatically generated"/>
                              </v:shape>
                              <v:shape id="Picture 37" o:spid="_x0000_s1045" type="#_x0000_t75" alt="A graph of a number of people&#10;&#10;Description automatically generated" style="position:absolute;top:15291;width:13900;height:152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">
                                <v:imagedata r:id="rId34" o:title="A graph of a number of people&#10;&#10;Description automatically generated"/>
                              </v:shape>
                              <v:shape id="Picture 38" o:spid="_x0000_s1046" type="#_x0000_t75" alt="A graph of a number of people&#10;&#10;Description automatically generated" style="position:absolute;left:14753;top:15291;width:14211;height:1516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">
                                <v:imagedata r:id="rId35" o:title="A graph of a number of people&#10;&#10;Description automatically generated"/>
                              </v:shape>
                            </v:group>
                            <v:shape id="Picture 39" o:spid="_x0000_s1047" type="#_x0000_t75" alt="A graph of a number of people&#10;&#10;Description automatically generated" style="position:absolute;left:29788;top:15342;width:14287;height:152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">
                              <v:imagedata r:id="rId36" o:title="A graph of a number of people&#10;&#10;Description automatically generated"/>
                            </v:shape>
                            <v:shape id="Picture 40" o:spid="_x0000_s1048" type="#_x0000_t75" alt="A graph of a number of lines&#10;&#10;Description automatically generated with medium confidence" style="position:absolute;left:44541;top:15314;width:13424;height:16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">
                              <v:imagedata r:id="rId37" o:title="A graph of a number of lines&#10;&#10;Description automatically generated with medium confidence"/>
                            </v:shape>
                            <v:shape id="Picture 41" o:spid="_x0000_s1049" type="#_x0000_t75" alt="A graph of a number of people&#10;&#10;Description automatically generated" style="position:absolute;left:280;top:30910;width:14700;height:158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">
                              <v:imagedata r:id="rId38" o:title="A graph of a number of people&#10;&#10;Description automatically generated"/>
                            </v:shape>
                            <v:shape id="Picture 42" o:spid="_x0000_s1050" type="#_x0000_t75" alt="A graph of a number of objects&#10;&#10;Description automatically generated" style="position:absolute;left:14635;top:30910;width:14542;height:168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">
                              <v:imagedata r:id="rId39" o:title="A graph of a number of objects&#10;&#10;Description automatically generated"/>
                            </v:shape>
                            <v:shape id="Picture 43" o:spid="_x0000_s1051" type="#_x0000_t75" alt="A graph of a number of objects&#10;&#10;Description automatically generated with medium confidence" style="position:absolute;left:29788;top:30966;width:13855;height:1685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">
                              <v:imagedata r:id="rId40" o:title="A graph of a number of objects&#10;&#10;Description automatically generated with medium confidence"/>
                            </v:shape>
                            <v:shape id="Picture 44" o:spid="_x0000_s1052" type="#_x0000_t75" alt="A graph of a number of different colored lines&#10;&#10;Description automatically generated" style="position:absolute;left:44429;top:31132;width:14021;height:1570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">
                              <v:imagedata r:id="rId41" o:title="A graph of a number of different colored lines&#10;&#10;Description automatically generated"/>
                            </v:shape>
                            <v:shape id="Picture 45" o:spid="_x0000_s1053" type="#_x0000_t75" alt="A graph of a number of migration rate&#10;&#10;Description automatically generated" style="position:absolute;top:46785;width:14579;height:157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">
                              <v:imagedata r:id="rId42" o:title="A graph of a number of migration rate&#10;&#10;Description automatically generated"/>
                            </v:shape>
                          </v:group>
                          <v:shape id="Picture 46" o:spid="_x0000_s1054" type="#_x0000_t75" alt="A graph of a number of different colored lines&#10;&#10;Description automatically generated" style="position:absolute;left:14579;top:47223;width:14573;height:1534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">
                            <v:imagedata r:id="rId43" o:title="A graph of a number of different colored lines&#10;&#10;Description automatically generated" croptop="1817f"/>
                          </v:shape>
                          <v:shape id="Picture 47" o:spid="_x0000_s1055" type="#_x0000_t75" alt="A graph of a number of lines&#10;&#10;Description automatically generated" style="position:absolute;left:29383;top:47294;width:14554;height:1620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">
                            <v:imagedata r:id="rId44" o:title="A graph of a number of lines&#10;&#10;Description automatically generated" croptop="1996f"/>
                          </v:shape>
                          <v:shape id="Picture 48" o:spid="_x0000_s1056" type="#_x0000_t75" alt="A graph of a line&#10;&#10;Description automatically generated" style="position:absolute;left:44541;top:46841;width:13405;height:1673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">
                            <v:imagedata r:id="rId45" o:title="A graph of a line&#10;&#10;Description automatically generated"/>
                          </v:shape>
                        </v:group>
                        <v:shape id="Picture 49" o:spid="_x0000_s1057" type="#_x0000_t75" alt="A group of colored rectangles with black text&#10;&#10;Description automatically generated" style="position:absolute;left:58362;top:27909;width:4528;height:59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">
                          <v:imagedata r:id="rId46" o:title="A group of colored rectangles with black text&#10;&#10;Description automatically generated" cropbottom="2031f" cropleft="20049f"/>
                        </v:shape>
                        <v:roundrect id="Rectangle: Rounded Corners 50" o:spid="_x0000_s1058" style="position:absolute;left:57965;top:27670;width:5009;height:6679;visibility:visible;mso-wrap-style:square;v-text-anchor:middle" arcsize="3962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" filled="f" strokecolor="#d8d8d8 [2732]" strokeweight="1.5pt">
                          <v:stroke joinstyle="miter"/>
                        </v:roundrect>
                      </v:group>
                      <v:group id="Group 16" o:spid="_x0000_s1059" style="position:absolute;top:1465;width:51931;height:3064" coordsize="51931,30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">
                        <v:shape id="Text Box 54" o:spid="_x0000_s1060" type="#_x0000_t202" style="position:absolute;top:69;width:4117;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" filled="f" stroked="f" strokeweight=".5pt">
                          <v:textbox>
                            <w:txbxContent>
                              <w:p w14:paraId="69D5ADB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a)</w:t>
                                </w:r>
                              </w:p>
                            </w:txbxContent>
                          </v:textbox>
                        </v:shape>
                        <v:shape id="Text Box 10" o:spid="_x0000_s1061" type="#_x0000_t202" style="position:absolute;left:15914;width:4118;height:2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" filled="f" stroked="f" strokeweight=".5pt">
                          <v:textbox>
                            <w:txbxContent>
                              <w:p w14:paraId="65DA968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b)</w:t>
                                </w:r>
                              </w:p>
                            </w:txbxContent>
                          </v:textbox>
                        </v:shape>
                        <v:shape id="Text Box 14" o:spid="_x0000_s1062" type="#_x0000_t202" style="position:absolute;left:31689;width:4118;height:2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av16yQAAAOAAAAAPAAAAZHJzL2Rvd25yZXYueG1sRI/BasJA&#13;&#10;EIbvBd9hGaG3ZmNo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bWr9eskAAADg&#13;&#10;AAAADwAAAAAAAAAAAAAAAAAHAgAAZHJzL2Rvd25yZXYueG1sUEsFBgAAAAADAAMAtwAAAP0CAAAA&#13;&#10;AA==&#13;&#10;" filled="f" stroked="f" strokeweight=".5pt">
                          <v:textbox>
                            <w:txbxContent>
                              <w:p w14:paraId="4C4818F0"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c)</w:t>
                                </w:r>
                              </w:p>
                            </w:txbxContent>
                          </v:textbox>
                        </v:shape>
                        <v:shape id="Text Box 15" o:spid="_x0000_s1063" type="#_x0000_t202" style="position:absolute;left:47814;width:4117;height:2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448C7B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d)</w:t>
                                </w:r>
                              </w:p>
                            </w:txbxContent>
                          </v:textbox>
                        </v:shape>
                      </v:group>
                    </v:group>
                    <v:group id="Group 17" o:spid="_x0000_s1064" style="position:absolute;left:139;top:17729;width:51581;height:3061" coordsize="51582,30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">
                      <v:shape id="Text Box 18" o:spid="_x0000_s1065" type="#_x0000_t202" style="position:absolute;top:69;width:4117;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" filled="f" stroked="f" strokeweight=".5pt">
                        <v:textbox>
                          <w:txbxContent>
                            <w:p w14:paraId="51569E6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e)</w:t>
                              </w:r>
                            </w:p>
                          </w:txbxContent>
                        </v:textbox>
                      </v:shape>
                      <v:shape id="Text Box 19" o:spid="_x0000_s1066" type="#_x0000_t202" style="position:absolute;left:16263;top:69;width:4118;height:27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" filled="f" stroked="f" strokeweight=".5pt">
                        <v:textbox>
                          <w:txbxContent>
                            <w:p w14:paraId="34CA680B"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f)</w:t>
                              </w:r>
                            </w:p>
                          </w:txbxContent>
                        </v:textbox>
                      </v:shape>
                      <v:shape id="Text Box 20" o:spid="_x0000_s1067" type="#_x0000_t202" style="position:absolute;left:31480;width:4118;height:2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" filled="f" stroked="f" strokeweight=".5pt">
                        <v:textbox>
                          <w:txbxContent>
                            <w:p w14:paraId="1027039C"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g)</w:t>
                              </w:r>
                            </w:p>
                          </w:txbxContent>
                        </v:textbox>
                      </v:shape>
                      <v:shape id="Text Box 21" o:spid="_x0000_s1068" type="#_x0000_t202" style="position:absolute;left:47465;width:4117;height:2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" filled="f" stroked="f" strokeweight=".5pt">
                        <v:textbox>
                          <w:txbxContent>
                            <w:p w14:paraId="0C6B320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h)</w:t>
                              </w:r>
                            </w:p>
                          </w:txbxContent>
                        </v:textbox>
                      </v:shape>
                    </v:group>
                  </v:group>
                  <v:group id="Group 22" o:spid="_x0000_s1069" style="position:absolute;left:349;top:34761;width:51703;height:3133" coordorigin=",-69" coordsize="51703,3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">
                    <v:shape id="Text Box 23" o:spid="_x0000_s1070" type="#_x0000_t202" style="position:absolute;top:69;width:4117;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76+z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" filled="f" stroked="f" strokeweight=".5pt">
                      <v:textbox>
                        <w:txbxContent>
                          <w:p w14:paraId="55DB8D18"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i)</w:t>
                            </w:r>
                          </w:p>
                        </w:txbxContent>
                      </v:textbox>
                    </v:shape>
                    <v:shape id="Text Box 27" o:spid="_x0000_s1071" type="#_x0000_t202" style="position:absolute;left:16054;top:-69;width:4118;height:29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" filled="f" stroked="f" strokeweight=".5pt">
                      <v:textbox>
                        <w:txbxContent>
                          <w:p w14:paraId="145D004E"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j)</w:t>
                            </w:r>
                          </w:p>
                        </w:txbxContent>
                      </v:textbox>
                    </v:shape>
                    <v:shape id="Text Box 51" o:spid="_x0000_s1072" type="#_x0000_t202" style="position:absolute;left:31480;width:4118;height:29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" filled="f" stroked="f" strokeweight=".5pt">
                      <v:textbox>
                        <w:txbxContent>
                          <w:p w14:paraId="39F53AC2"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k)</w:t>
                            </w:r>
                          </w:p>
                        </w:txbxContent>
                      </v:textbox>
                    </v:shape>
                    <v:shape id="Text Box 52" o:spid="_x0000_s1073" type="#_x0000_t202" style="position:absolute;left:47585;top:69;width:4118;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" filled="f" stroked="f" strokeweight=".5pt">
                      <v:textbox>
                        <w:txbxContent>
                          <w:p w14:paraId="04B8669D"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l)</w:t>
                            </w:r>
                          </w:p>
                        </w:txbxContent>
                      </v:textbox>
                    </v:shape>
                  </v:group>
                </v:group>
                <v:group id="Group 56" o:spid="_x0000_s1074" style="position:absolute;top:51373;width:51982;height:3134" coordorigin=",69" coordsize="51982,313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">
                  <v:shape id="Text Box 203" o:spid="_x0000_s1075" type="#_x0000_t202" style="position:absolute;top:69;width:5374;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5QR6ygAAAOE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" filled="f" stroked="f" strokeweight=".5pt">
                    <v:textbox>
                      <w:txbxContent>
                        <w:p w14:paraId="47639923"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m)</w:t>
                          </w:r>
                        </w:p>
                      </w:txbxContent>
                    </v:textbox>
                  </v:shape>
                  <v:shape id="Text Box 208" o:spid="_x0000_s1076" type="#_x0000_t202" style="position:absolute;left:16251;top:69;width:4117;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" filled="f" stroked="f" strokeweight=".5pt">
                    <v:textbox>
                      <w:txbxContent>
                        <w:p w14:paraId="5B4A9F51"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n)</w:t>
                          </w:r>
                        </w:p>
                      </w:txbxContent>
                    </v:textbox>
                  </v:shape>
                  <v:shape id="Text Box 209" o:spid="_x0000_s1077" type="#_x0000_t202" style="position:absolute;left:32178;top:209;width:4118;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" filled="f" stroked="f" strokeweight=".5pt">
                    <v:textbox>
                      <w:txbxContent>
                        <w:p w14:paraId="1383EAE6"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o)</w:t>
                          </w:r>
                        </w:p>
                      </w:txbxContent>
                    </v:textbox>
                  </v:shape>
                  <v:shape id="Text Box 210" o:spid="_x0000_s1078" type="#_x0000_t202" style="position:absolute;left:47864;top:139;width:4118;height:299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" filled="f" stroked="f" strokeweight=".5pt">
                    <v:textbox>
                      <w:txbxContent>
                        <w:p w14:paraId="475A83EA" w14:textId="77777777" w:rsidR="005E1FCB" w:rsidRPr="00EB3D0C" w:rsidRDefault="005E1FCB" w:rsidP="00C2523D">
                          <w:pPr>
                            <w:rPr>
                              <w:rFonts w:ascii="Arial" w:hAnsi="Arial" w:cs="Arial"/>
                              <w:b/>
                              <w:bCs/>
                              <w:sz w:val="24"/>
                              <w:szCs w:val="24"/>
                              <w:lang w:val="en-US"/>
                            </w:rPr>
                          </w:pPr>
                          <w:r>
                            <w:rPr>
                              <w:rFonts w:ascii="Arial" w:hAnsi="Arial" w:cs="Arial"/>
                              <w:b/>
                              <w:bCs/>
                              <w:sz w:val="24"/>
                              <w:szCs w:val="24"/>
                              <w:lang w:val="en-US"/>
                            </w:rPr>
                            <w:t>(p)</w:t>
                          </w:r>
                        </w:p>
                      </w:txbxContent>
                    </v:textbox>
                  </v:shape>
                </v:group>
                <w10:wrap type="topAndBottom" anchorx="margin"/>
              </v:group>
            </w:pict>
          </mc:Fallback>
        </mc:AlternateContent>
      </w: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1" w:name="OLE_LINK2"/>
      <w:r w:rsidRPr="00AE1595">
        <w:rPr>
          <w:rFonts w:ascii="Arial" w:hAnsi="Arial" w:cs="Arial"/>
        </w:rPr>
        <w:t>Density plots of the prior (P), first round posterior (R1), and second round posterior (R2) distributions for model parameters.</w:t>
      </w:r>
      <w:bookmarkEnd w:id="1"/>
      <w:r w:rsidRPr="00AE1595">
        <w:rPr>
          <w:rFonts w:ascii="Arial" w:hAnsi="Arial" w:cs="Arial"/>
        </w:rPr>
        <w:t xml:space="preserve"> </w:t>
      </w:r>
      <w:r w:rsidR="002F5B23" w:rsidRPr="00AE1595">
        <w:rPr>
          <w:rFonts w:ascii="Arial" w:hAnsi="Arial" w:cs="Arial"/>
        </w:rPr>
        <w:t xml:space="preserve">Approximately </w:t>
      </w:r>
      <w:r w:rsidRPr="00AE1595">
        <w:rPr>
          <w:rFonts w:ascii="Arial" w:hAnsi="Arial" w:cs="Arial"/>
        </w:rPr>
        <w:t>9500 simulated samples were used in training for each round of SNPE. N</w:t>
      </w:r>
      <w:r w:rsidRPr="00AE1595">
        <w:rPr>
          <w:rFonts w:ascii="Arial" w:hAnsi="Arial" w:cs="Arial"/>
          <w:vertAlign w:val="subscript"/>
        </w:rPr>
        <w:t>e</w:t>
      </w:r>
      <w:r w:rsidRPr="00AE1595">
        <w:rPr>
          <w:rFonts w:ascii="Arial" w:hAnsi="Arial" w:cs="Arial"/>
        </w:rPr>
        <w:t xml:space="preserve"> = effective population size.</w:t>
      </w:r>
    </w:p>
    <w:p w14:paraId="46E86B4C" w14:textId="21894641" w:rsidR="005E1FCB" w:rsidRPr="00AE1595" w:rsidRDefault="00F66F48" w:rsidP="00AE1595">
      <w:pPr>
        <w:jc w:val="both"/>
        <w:rPr>
          <w:rFonts w:ascii="Arial" w:hAnsi="Arial" w:cs="Arial"/>
        </w:rPr>
      </w:pPr>
      <w:r w:rsidRPr="00AE1595">
        <w:rPr>
          <w:rFonts w:ascii="Arial" w:hAnsi="Arial" w:cs="Arial"/>
          <w:i/>
          <w:iCs/>
          <w:noProof/>
          <w14:ligatures w14:val="standardContextual"/>
        </w:rPr>
        <w:lastRenderedPageBreak/>
        <mc:AlternateContent>
          <mc:Choice Requires="wpg">
            <w:drawing>
              <wp:anchor distT="0" distB="0" distL="114300" distR="114300" simplePos="0" relativeHeight="251664384" behindDoc="0" locked="0" layoutInCell="1" allowOverlap="1" wp14:anchorId="3AB9E880" wp14:editId="1FB86E07">
                <wp:simplePos x="0" y="0"/>
                <wp:positionH relativeFrom="margin">
                  <wp:align>center</wp:align>
                </wp:positionH>
                <wp:positionV relativeFrom="paragraph">
                  <wp:posOffset>545</wp:posOffset>
                </wp:positionV>
                <wp:extent cx="6576060" cy="6946900"/>
                <wp:effectExtent l="0" t="0" r="0" b="6350"/>
                <wp:wrapTopAndBottom/>
                <wp:docPr id="201" name="Group 201"/>
                <wp:cNvGraphicFramePr/>
                <a:graphic xmlns:a="http://schemas.openxmlformats.org/drawingml/2006/main">
                  <a:graphicData uri="http://schemas.microsoft.com/office/word/2010/wordprocessingGroup">
                    <wpg:wgp>
                      <wpg:cNvGrpSpPr/>
                      <wpg:grpSpPr>
                        <a:xfrm>
                          <a:off x="0" y="0"/>
                          <a:ext cx="6576060" cy="6946900"/>
                          <a:chOff x="0" y="0"/>
                          <a:chExt cx="6120130" cy="6634480"/>
                        </a:xfrm>
                      </wpg:grpSpPr>
                      <pic:pic xmlns:pic="http://schemas.openxmlformats.org/drawingml/2006/picture">
                        <pic:nvPicPr>
                          <pic:cNvPr id="4" name="Picture 4" descr="A screenshot of a graph&#10;&#10;Description automatically generated"/>
                          <pic:cNvPicPr>
                            <a:picLocks noChangeAspect="1"/>
                          </pic:cNvPicPr>
                        </pic:nvPicPr>
                        <pic:blipFill rotWithShape="1">
                          <a:blip r:embed="rId47">
                            <a:extLst>
                              <a:ext uri="{28A0092B-C50C-407E-A947-70E740481C1C}">
                                <a14:useLocalDpi xmlns:a14="http://schemas.microsoft.com/office/drawing/2010/main" val="0"/>
                              </a:ext>
                            </a:extLst>
                          </a:blip>
                          <a:srcRect t="1" b="613"/>
                          <a:stretch/>
                        </pic:blipFill>
                        <pic:spPr bwMode="auto">
                          <a:xfrm>
                            <a:off x="0" y="0"/>
                            <a:ext cx="6120130" cy="6497955"/>
                          </a:xfrm>
                          <a:prstGeom prst="rect">
                            <a:avLst/>
                          </a:prstGeom>
                          <a:noFill/>
                          <a:ln>
                            <a:noFill/>
                          </a:ln>
                          <a:extLst>
                            <a:ext uri="{53640926-AAD7-44D8-BBD7-CCE9431645EC}">
                              <a14:shadowObscured xmlns:a14="http://schemas.microsoft.com/office/drawing/2010/main"/>
                            </a:ext>
                          </a:extLst>
                        </pic:spPr>
                      </pic:pic>
                      <wps:wsp>
                        <wps:cNvPr id="55" name="Text Box 55"/>
                        <wps:cNvSpPr txBox="1"/>
                        <wps:spPr>
                          <a:xfrm>
                            <a:off x="60960" y="574040"/>
                            <a:ext cx="325120" cy="284480"/>
                          </a:xfrm>
                          <a:prstGeom prst="rect">
                            <a:avLst/>
                          </a:prstGeom>
                          <a:solidFill>
                            <a:schemeClr val="lt1"/>
                          </a:solidFill>
                          <a:ln w="6350">
                            <a:noFill/>
                          </a:ln>
                        </wps:spPr>
                        <wps:txbx>
                          <w:txbxContent>
                            <w:p w14:paraId="10F5EEBA"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sidRPr="00DD763F">
                                <w:rPr>
                                  <w:rFonts w:ascii="Arial" w:hAnsi="Arial" w:cs="Arial"/>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431800" y="944880"/>
                            <a:ext cx="325120" cy="284480"/>
                          </a:xfrm>
                          <a:prstGeom prst="rect">
                            <a:avLst/>
                          </a:prstGeom>
                          <a:solidFill>
                            <a:schemeClr val="lt1"/>
                          </a:solidFill>
                          <a:ln w="6350">
                            <a:noFill/>
                          </a:ln>
                        </wps:spPr>
                        <wps:txbx>
                          <w:txbxContent>
                            <w:p w14:paraId="45D4073F"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8" name="Text Box 58"/>
                        <wps:cNvSpPr txBox="1"/>
                        <wps:spPr>
                          <a:xfrm>
                            <a:off x="822960" y="1336040"/>
                            <a:ext cx="325120" cy="284480"/>
                          </a:xfrm>
                          <a:prstGeom prst="rect">
                            <a:avLst/>
                          </a:prstGeom>
                          <a:solidFill>
                            <a:schemeClr val="lt1"/>
                          </a:solidFill>
                          <a:ln w="6350">
                            <a:noFill/>
                          </a:ln>
                        </wps:spPr>
                        <wps:txbx>
                          <w:txbxContent>
                            <w:p w14:paraId="7226E622"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9" name="Text Box 59"/>
                        <wps:cNvSpPr txBox="1"/>
                        <wps:spPr>
                          <a:xfrm>
                            <a:off x="1203960" y="1732280"/>
                            <a:ext cx="325120" cy="284480"/>
                          </a:xfrm>
                          <a:prstGeom prst="rect">
                            <a:avLst/>
                          </a:prstGeom>
                          <a:solidFill>
                            <a:schemeClr val="lt1"/>
                          </a:solidFill>
                          <a:ln w="6350">
                            <a:noFill/>
                          </a:ln>
                        </wps:spPr>
                        <wps:txbx>
                          <w:txbxContent>
                            <w:p w14:paraId="595795EB"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1584960" y="2113280"/>
                            <a:ext cx="340360" cy="284480"/>
                          </a:xfrm>
                          <a:prstGeom prst="rect">
                            <a:avLst/>
                          </a:prstGeom>
                          <a:solidFill>
                            <a:schemeClr val="lt1"/>
                          </a:solidFill>
                          <a:ln w="6350">
                            <a:noFill/>
                          </a:ln>
                        </wps:spPr>
                        <wps:txbx>
                          <w:txbxContent>
                            <w:p w14:paraId="101F440C"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1925320" y="2504440"/>
                            <a:ext cx="340360" cy="284480"/>
                          </a:xfrm>
                          <a:prstGeom prst="rect">
                            <a:avLst/>
                          </a:prstGeom>
                          <a:solidFill>
                            <a:schemeClr val="lt1"/>
                          </a:solidFill>
                          <a:ln w="6350">
                            <a:noFill/>
                          </a:ln>
                        </wps:spPr>
                        <wps:txbx>
                          <w:txbxContent>
                            <w:p w14:paraId="1A823483"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2367280" y="2885440"/>
                            <a:ext cx="223520" cy="284480"/>
                          </a:xfrm>
                          <a:prstGeom prst="rect">
                            <a:avLst/>
                          </a:prstGeom>
                          <a:solidFill>
                            <a:schemeClr val="lt1"/>
                          </a:solidFill>
                          <a:ln w="6350">
                            <a:noFill/>
                          </a:ln>
                        </wps:spPr>
                        <wps:txbx>
                          <w:txbxContent>
                            <w:p w14:paraId="10254941" w14:textId="77777777" w:rsidR="0016690E" w:rsidRPr="00DD763F" w:rsidRDefault="0016690E" w:rsidP="0016690E">
                              <w:pPr>
                                <w:rPr>
                                  <w:rFonts w:ascii="Arial" w:hAnsi="Arial" w:cs="Arial"/>
                                  <w:sz w:val="18"/>
                                  <w:szCs w:val="18"/>
                                  <w:vertAlign w:val="subscript"/>
                                </w:rPr>
                              </w:pPr>
                              <w:r>
                                <w:rPr>
                                  <w:rFonts w:ascii="Arial" w:hAnsi="Arial" w:cs="Arial"/>
                                  <w:sz w:val="18"/>
                                  <w:szCs w:val="18"/>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3" name="Text Box 63"/>
                        <wps:cNvSpPr txBox="1"/>
                        <wps:spPr>
                          <a:xfrm>
                            <a:off x="2722880" y="3266440"/>
                            <a:ext cx="320040" cy="284480"/>
                          </a:xfrm>
                          <a:prstGeom prst="rect">
                            <a:avLst/>
                          </a:prstGeom>
                          <a:solidFill>
                            <a:schemeClr val="lt1"/>
                          </a:solidFill>
                          <a:ln w="6350">
                            <a:noFill/>
                          </a:ln>
                        </wps:spPr>
                        <wps:txbx>
                          <w:txbxContent>
                            <w:p w14:paraId="0177F6E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Text Box 192"/>
                        <wps:cNvSpPr txBox="1"/>
                        <wps:spPr>
                          <a:xfrm>
                            <a:off x="3088640" y="3657600"/>
                            <a:ext cx="320040" cy="284480"/>
                          </a:xfrm>
                          <a:prstGeom prst="rect">
                            <a:avLst/>
                          </a:prstGeom>
                          <a:solidFill>
                            <a:schemeClr val="lt1"/>
                          </a:solidFill>
                          <a:ln w="6350">
                            <a:noFill/>
                          </a:ln>
                        </wps:spPr>
                        <wps:txbx>
                          <w:txbxContent>
                            <w:p w14:paraId="7248409A"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Text Box 193"/>
                        <wps:cNvSpPr txBox="1"/>
                        <wps:spPr>
                          <a:xfrm>
                            <a:off x="3464560" y="4053840"/>
                            <a:ext cx="320040" cy="284480"/>
                          </a:xfrm>
                          <a:prstGeom prst="rect">
                            <a:avLst/>
                          </a:prstGeom>
                          <a:solidFill>
                            <a:schemeClr val="lt1"/>
                          </a:solidFill>
                          <a:ln w="6350">
                            <a:noFill/>
                          </a:ln>
                        </wps:spPr>
                        <wps:txbx>
                          <w:txbxContent>
                            <w:p w14:paraId="58E34CB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Text Box 194"/>
                        <wps:cNvSpPr txBox="1"/>
                        <wps:spPr>
                          <a:xfrm>
                            <a:off x="3855720" y="4434840"/>
                            <a:ext cx="320040" cy="284480"/>
                          </a:xfrm>
                          <a:prstGeom prst="rect">
                            <a:avLst/>
                          </a:prstGeom>
                          <a:solidFill>
                            <a:schemeClr val="lt1"/>
                          </a:solidFill>
                          <a:ln w="6350">
                            <a:noFill/>
                          </a:ln>
                        </wps:spPr>
                        <wps:txbx>
                          <w:txbxContent>
                            <w:p w14:paraId="23037FD2"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5" name="Text Box 195"/>
                        <wps:cNvSpPr txBox="1"/>
                        <wps:spPr>
                          <a:xfrm>
                            <a:off x="4221480" y="4831080"/>
                            <a:ext cx="320040" cy="284480"/>
                          </a:xfrm>
                          <a:prstGeom prst="rect">
                            <a:avLst/>
                          </a:prstGeom>
                          <a:solidFill>
                            <a:schemeClr val="lt1"/>
                          </a:solidFill>
                          <a:ln w="6350">
                            <a:noFill/>
                          </a:ln>
                        </wps:spPr>
                        <wps:txbx>
                          <w:txbxContent>
                            <w:p w14:paraId="584B659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Text Box 196"/>
                        <wps:cNvSpPr txBox="1"/>
                        <wps:spPr>
                          <a:xfrm>
                            <a:off x="4607560" y="5207000"/>
                            <a:ext cx="320040" cy="284480"/>
                          </a:xfrm>
                          <a:prstGeom prst="rect">
                            <a:avLst/>
                          </a:prstGeom>
                          <a:solidFill>
                            <a:schemeClr val="lt1"/>
                          </a:solidFill>
                          <a:ln w="6350">
                            <a:noFill/>
                          </a:ln>
                        </wps:spPr>
                        <wps:txbx>
                          <w:txbxContent>
                            <w:p w14:paraId="5F863F6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Text Box 197"/>
                        <wps:cNvSpPr txBox="1"/>
                        <wps:spPr>
                          <a:xfrm>
                            <a:off x="4998720" y="5593080"/>
                            <a:ext cx="320040" cy="284480"/>
                          </a:xfrm>
                          <a:prstGeom prst="rect">
                            <a:avLst/>
                          </a:prstGeom>
                          <a:solidFill>
                            <a:schemeClr val="lt1"/>
                          </a:solidFill>
                          <a:ln w="6350">
                            <a:noFill/>
                          </a:ln>
                        </wps:spPr>
                        <wps:txbx>
                          <w:txbxContent>
                            <w:p w14:paraId="3C3C416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5374640" y="5974080"/>
                            <a:ext cx="294640" cy="254000"/>
                          </a:xfrm>
                          <a:prstGeom prst="rect">
                            <a:avLst/>
                          </a:prstGeom>
                          <a:solidFill>
                            <a:schemeClr val="lt1"/>
                          </a:solidFill>
                          <a:ln w="6350">
                            <a:noFill/>
                          </a:ln>
                        </wps:spPr>
                        <wps:txbx>
                          <w:txbxContent>
                            <w:p w14:paraId="6EA67345"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Text Box 199"/>
                        <wps:cNvSpPr txBox="1"/>
                        <wps:spPr>
                          <a:xfrm>
                            <a:off x="5801360" y="6375400"/>
                            <a:ext cx="243840" cy="259080"/>
                          </a:xfrm>
                          <a:prstGeom prst="rect">
                            <a:avLst/>
                          </a:prstGeom>
                          <a:solidFill>
                            <a:schemeClr val="lt1"/>
                          </a:solidFill>
                          <a:ln w="6350">
                            <a:noFill/>
                          </a:ln>
                        </wps:spPr>
                        <wps:txbx>
                          <w:txbxContent>
                            <w:p w14:paraId="02A11043" w14:textId="77777777" w:rsidR="0016690E" w:rsidRPr="00DD763F" w:rsidRDefault="0016690E" w:rsidP="0016690E">
                              <w:pPr>
                                <w:rPr>
                                  <w:rFonts w:ascii="Arial" w:hAnsi="Arial" w:cs="Arial"/>
                                  <w:sz w:val="18"/>
                                  <w:szCs w:val="18"/>
                                  <w:vertAlign w:val="subscript"/>
                                </w:rPr>
                              </w:pPr>
                              <w:r>
                                <w:rPr>
                                  <w:rFonts w:ascii="Arial" w:hAnsi="Arial" w:cs="Arial"/>
                                  <w:sz w:val="18"/>
                                  <w:szCs w:val="18"/>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B9E880" id="Group 201" o:spid="_x0000_s1079" style="position:absolute;left:0;text-align:left;margin-left:0;margin-top:.05pt;width:517.8pt;height:547pt;z-index:251664384;mso-position-horizontal:center;mso-position-horizontal-relative:margin;mso-width-relative:margin;mso-height-relative:margin" coordsize="61201,6634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">
                <v:shape id="Picture 4" o:spid="_x0000_s1080" type="#_x0000_t75" alt="A screenshot of a graph&#10;&#10;Description automatically generated" style="position:absolute;width:61201;height:649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">
                  <v:imagedata r:id="rId48" o:title="A screenshot of a graph&#10;&#10;Description automatically generated" croptop="1f" cropbottom="402f"/>
                </v:shape>
                <v:shape id="Text Box 55" o:spid="_x0000_s1081" type="#_x0000_t202" style="position:absolute;left:609;top:5740;width:325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" fillcolor="white [3201]" stroked="f" strokeweight=".5pt">
                  <v:textbox>
                    <w:txbxContent>
                      <w:p w14:paraId="10F5EEBA"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sidRPr="00DD763F">
                          <w:rPr>
                            <w:rFonts w:ascii="Arial" w:hAnsi="Arial" w:cs="Arial"/>
                            <w:sz w:val="18"/>
                            <w:szCs w:val="18"/>
                            <w:vertAlign w:val="subscript"/>
                          </w:rPr>
                          <w:t>4</w:t>
                        </w:r>
                      </w:p>
                    </w:txbxContent>
                  </v:textbox>
                </v:shape>
                <v:shape id="Text Box 57" o:spid="_x0000_s1082" type="#_x0000_t202" style="position:absolute;left:4318;top:9448;width:325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" fillcolor="white [3201]" stroked="f" strokeweight=".5pt">
                  <v:textbox>
                    <w:txbxContent>
                      <w:p w14:paraId="45D4073F"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1</w:t>
                        </w:r>
                      </w:p>
                    </w:txbxContent>
                  </v:textbox>
                </v:shape>
                <v:shape id="Text Box 58" o:spid="_x0000_s1083" type="#_x0000_t202" style="position:absolute;left:8229;top:13360;width:325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" fillcolor="white [3201]" stroked="f" strokeweight=".5pt">
                  <v:textbox>
                    <w:txbxContent>
                      <w:p w14:paraId="7226E622"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2</w:t>
                        </w:r>
                      </w:p>
                    </w:txbxContent>
                  </v:textbox>
                </v:shape>
                <v:shape id="Text Box 59" o:spid="_x0000_s1084" type="#_x0000_t202" style="position:absolute;left:12039;top:17322;width:325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" fillcolor="white [3201]" stroked="f" strokeweight=".5pt">
                  <v:textbox>
                    <w:txbxContent>
                      <w:p w14:paraId="595795EB" w14:textId="77777777" w:rsidR="0016690E" w:rsidRPr="00DD763F" w:rsidRDefault="0016690E" w:rsidP="0016690E">
                        <w:pPr>
                          <w:rPr>
                            <w:rFonts w:ascii="Arial" w:hAnsi="Arial" w:cs="Arial"/>
                            <w:sz w:val="18"/>
                            <w:szCs w:val="18"/>
                            <w:vertAlign w:val="subscript"/>
                          </w:rPr>
                        </w:pPr>
                        <w:r w:rsidRPr="00DD763F">
                          <w:rPr>
                            <w:rFonts w:ascii="Arial" w:hAnsi="Arial" w:cs="Arial"/>
                            <w:sz w:val="18"/>
                            <w:szCs w:val="18"/>
                          </w:rPr>
                          <w:t>T</w:t>
                        </w:r>
                        <w:r>
                          <w:rPr>
                            <w:rFonts w:ascii="Arial" w:hAnsi="Arial" w:cs="Arial"/>
                            <w:sz w:val="18"/>
                            <w:szCs w:val="18"/>
                            <w:vertAlign w:val="subscript"/>
                          </w:rPr>
                          <w:t>3</w:t>
                        </w:r>
                      </w:p>
                    </w:txbxContent>
                  </v:textbox>
                </v:shape>
                <v:shape id="Text Box 60" o:spid="_x0000_s1085" type="#_x0000_t202" style="position:absolute;left:15849;top:21132;width:3404;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" fillcolor="white [3201]" stroked="f" strokeweight=".5pt">
                  <v:textbox>
                    <w:txbxContent>
                      <w:p w14:paraId="101F440C"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2</w:t>
                        </w:r>
                      </w:p>
                    </w:txbxContent>
                  </v:textbox>
                </v:shape>
                <v:shape id="Text Box 61" o:spid="_x0000_s1086" type="#_x0000_t202" style="position:absolute;left:19253;top:25044;width:3403;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" fillcolor="white [3201]" stroked="f" strokeweight=".5pt">
                  <v:textbox>
                    <w:txbxContent>
                      <w:p w14:paraId="1A823483"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r>
                          <w:rPr>
                            <w:rFonts w:ascii="Arial" w:hAnsi="Arial" w:cs="Arial"/>
                            <w:sz w:val="18"/>
                            <w:szCs w:val="18"/>
                            <w:vertAlign w:val="subscript"/>
                          </w:rPr>
                          <w:t>1</w:t>
                        </w:r>
                      </w:p>
                    </w:txbxContent>
                  </v:textbox>
                </v:shape>
                <v:shape id="Text Box 62" o:spid="_x0000_s1087" type="#_x0000_t202" style="position:absolute;left:23672;top:28854;width:2236;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" fillcolor="white [3201]" stroked="f" strokeweight=".5pt">
                  <v:textbox>
                    <w:txbxContent>
                      <w:p w14:paraId="10254941" w14:textId="77777777" w:rsidR="0016690E" w:rsidRPr="00DD763F" w:rsidRDefault="0016690E" w:rsidP="0016690E">
                        <w:pPr>
                          <w:rPr>
                            <w:rFonts w:ascii="Arial" w:hAnsi="Arial" w:cs="Arial"/>
                            <w:sz w:val="18"/>
                            <w:szCs w:val="18"/>
                            <w:vertAlign w:val="subscript"/>
                          </w:rPr>
                        </w:pPr>
                        <w:r>
                          <w:rPr>
                            <w:rFonts w:ascii="Arial" w:hAnsi="Arial" w:cs="Arial"/>
                            <w:sz w:val="18"/>
                            <w:szCs w:val="18"/>
                          </w:rPr>
                          <w:t>t</w:t>
                        </w:r>
                      </w:p>
                    </w:txbxContent>
                  </v:textbox>
                </v:shape>
                <v:shape id="Text Box 63" o:spid="_x0000_s1088" type="#_x0000_t202" style="position:absolute;left:27228;top:32664;width:320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" fillcolor="white [3201]" stroked="f" strokeweight=".5pt">
                  <v:textbox>
                    <w:txbxContent>
                      <w:p w14:paraId="0177F6E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1</w:t>
                        </w:r>
                      </w:p>
                    </w:txbxContent>
                  </v:textbox>
                </v:shape>
                <v:shape id="Text Box 192" o:spid="_x0000_s1089" type="#_x0000_t202" style="position:absolute;left:30886;top:36576;width:3200;height:28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" fillcolor="white [3201]" stroked="f" strokeweight=".5pt">
                  <v:textbox>
                    <w:txbxContent>
                      <w:p w14:paraId="7248409A"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4</w:t>
                        </w:r>
                      </w:p>
                    </w:txbxContent>
                  </v:textbox>
                </v:shape>
                <v:shape id="Text Box 193" o:spid="_x0000_s1090" type="#_x0000_t202" style="position:absolute;left:34645;top:40538;width:320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" fillcolor="white [3201]" stroked="f" strokeweight=".5pt">
                  <v:textbox>
                    <w:txbxContent>
                      <w:p w14:paraId="58E34CB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5</w:t>
                        </w:r>
                      </w:p>
                    </w:txbxContent>
                  </v:textbox>
                </v:shape>
                <v:shape id="Text Box 194" o:spid="_x0000_s1091" type="#_x0000_t202" style="position:absolute;left:38557;top:44348;width:3200;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" fillcolor="white [3201]" stroked="f" strokeweight=".5pt">
                  <v:textbox>
                    <w:txbxContent>
                      <w:p w14:paraId="23037FD2"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7</w:t>
                        </w:r>
                      </w:p>
                    </w:txbxContent>
                  </v:textbox>
                </v:shape>
                <v:shape id="Text Box 195" o:spid="_x0000_s1092" type="#_x0000_t202" style="position:absolute;left:42214;top:48310;width:3201;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" fillcolor="white [3201]" stroked="f" strokeweight=".5pt">
                  <v:textbox>
                    <w:txbxContent>
                      <w:p w14:paraId="584B659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2</w:t>
                        </w:r>
                      </w:p>
                    </w:txbxContent>
                  </v:textbox>
                </v:shape>
                <v:shape id="Text Box 196" o:spid="_x0000_s1093" type="#_x0000_t202" style="position:absolute;left:46075;top:52070;width:3201;height:28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" fillcolor="white [3201]" stroked="f" strokeweight=".5pt">
                  <v:textbox>
                    <w:txbxContent>
                      <w:p w14:paraId="5F863F6E"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3</w:t>
                        </w:r>
                      </w:p>
                    </w:txbxContent>
                  </v:textbox>
                </v:shape>
                <v:shape id="Text Box 197" o:spid="_x0000_s1094" type="#_x0000_t202" style="position:absolute;left:49987;top:55930;width:3200;height:284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" fillcolor="white [3201]" stroked="f" strokeweight=".5pt">
                  <v:textbox>
                    <w:txbxContent>
                      <w:p w14:paraId="3C3C416B" w14:textId="77777777" w:rsidR="0016690E" w:rsidRPr="00DD763F" w:rsidRDefault="0016690E" w:rsidP="0016690E">
                        <w:pPr>
                          <w:rPr>
                            <w:rFonts w:ascii="Arial" w:hAnsi="Arial" w:cs="Arial"/>
                            <w:sz w:val="18"/>
                            <w:szCs w:val="18"/>
                            <w:vertAlign w:val="subscript"/>
                          </w:rPr>
                        </w:pPr>
                        <w:r>
                          <w:rPr>
                            <w:rFonts w:ascii="Arial" w:hAnsi="Arial" w:cs="Arial"/>
                            <w:sz w:val="18"/>
                            <w:szCs w:val="18"/>
                          </w:rPr>
                          <w:t>N</w:t>
                        </w:r>
                        <w:r>
                          <w:rPr>
                            <w:rFonts w:ascii="Arial" w:hAnsi="Arial" w:cs="Arial"/>
                            <w:sz w:val="18"/>
                            <w:szCs w:val="18"/>
                            <w:vertAlign w:val="subscript"/>
                          </w:rPr>
                          <w:t>6</w:t>
                        </w:r>
                      </w:p>
                    </w:txbxContent>
                  </v:textbox>
                </v:shape>
                <v:shape id="Text Box 198" o:spid="_x0000_s1095" type="#_x0000_t202" style="position:absolute;left:53746;top:59740;width:2946;height:254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" fillcolor="white [3201]" stroked="f" strokeweight=".5pt">
                  <v:textbox>
                    <w:txbxContent>
                      <w:p w14:paraId="6EA67345" w14:textId="77777777" w:rsidR="0016690E" w:rsidRPr="00DD763F" w:rsidRDefault="0016690E" w:rsidP="0016690E">
                        <w:pPr>
                          <w:rPr>
                            <w:rFonts w:ascii="Arial" w:hAnsi="Arial" w:cs="Arial"/>
                            <w:sz w:val="18"/>
                            <w:szCs w:val="18"/>
                            <w:vertAlign w:val="subscript"/>
                          </w:rPr>
                        </w:pPr>
                        <w:r>
                          <w:rPr>
                            <w:rFonts w:ascii="Arial" w:hAnsi="Arial" w:cs="Arial"/>
                            <w:sz w:val="18"/>
                            <w:szCs w:val="18"/>
                          </w:rPr>
                          <w:t>m</w:t>
                        </w:r>
                      </w:p>
                    </w:txbxContent>
                  </v:textbox>
                </v:shape>
                <v:shape id="Text Box 199" o:spid="_x0000_s1096" type="#_x0000_t202" style="position:absolute;left:58013;top:63754;width:2439;height:25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" fillcolor="white [3201]" stroked="f" strokeweight=".5pt">
                  <v:textbox>
                    <w:txbxContent>
                      <w:p w14:paraId="02A11043" w14:textId="77777777" w:rsidR="0016690E" w:rsidRPr="00DD763F" w:rsidRDefault="0016690E" w:rsidP="0016690E">
                        <w:pPr>
                          <w:rPr>
                            <w:rFonts w:ascii="Arial" w:hAnsi="Arial" w:cs="Arial"/>
                            <w:sz w:val="18"/>
                            <w:szCs w:val="18"/>
                            <w:vertAlign w:val="subscript"/>
                          </w:rPr>
                        </w:pPr>
                        <w:r>
                          <w:rPr>
                            <w:rFonts w:ascii="Arial" w:hAnsi="Arial" w:cs="Arial"/>
                            <w:sz w:val="18"/>
                            <w:szCs w:val="18"/>
                          </w:rPr>
                          <w:t>r</w:t>
                        </w:r>
                      </w:p>
                    </w:txbxContent>
                  </v:textbox>
                </v:shape>
                <w10:wrap type="topAndBottom" anchorx="margin"/>
              </v:group>
            </w:pict>
          </mc:Fallback>
        </mc:AlternateContent>
      </w:r>
      <w:r w:rsidR="005E1FCB" w:rsidRPr="00AE1595">
        <w:rPr>
          <w:rFonts w:ascii="Arial" w:hAnsi="Arial" w:cs="Arial"/>
          <w:i/>
          <w:iCs/>
        </w:rPr>
        <w:t>Figure 4</w:t>
      </w:r>
      <w:r w:rsidR="00831C39" w:rsidRPr="00AE1595">
        <w:rPr>
          <w:rFonts w:ascii="Arial" w:hAnsi="Arial" w:cs="Arial"/>
        </w:rPr>
        <w:t>:</w:t>
      </w:r>
      <w:r w:rsidR="005E1FCB" w:rsidRPr="00AE1595">
        <w:rPr>
          <w:rFonts w:ascii="Arial" w:hAnsi="Arial" w:cs="Arial"/>
        </w:rPr>
        <w:t xml:space="preserve"> Density plots of pairwise marginal distributions between parameters after the first round of inference. The linear shape</w:t>
      </w:r>
      <w:r w:rsidR="00DE797D" w:rsidRPr="00AE1595">
        <w:rPr>
          <w:rFonts w:ascii="Arial" w:hAnsi="Arial" w:cs="Arial"/>
        </w:rPr>
        <w:t>s</w:t>
      </w:r>
      <w:r w:rsidR="005E1FCB" w:rsidRPr="00AE1595">
        <w:rPr>
          <w:rFonts w:ascii="Arial" w:hAnsi="Arial" w:cs="Arial"/>
        </w:rPr>
        <w:t xml:space="preserve"> of some marginal distributions indicate correlation of parameters.</w:t>
      </w:r>
      <w:r w:rsidR="00A32915" w:rsidRPr="00AE1595">
        <w:rPr>
          <w:rFonts w:ascii="Arial" w:hAnsi="Arial" w:cs="Arial"/>
        </w:rPr>
        <w:t xml:space="preserve"> </w:t>
      </w:r>
      <w:r w:rsidR="00287068" w:rsidRPr="00AE1595">
        <w:rPr>
          <w:rFonts w:ascii="Arial" w:hAnsi="Arial" w:cs="Arial"/>
        </w:rPr>
        <w:t>T</w:t>
      </w:r>
      <w:r w:rsidR="0013714D" w:rsidRPr="00AE1595">
        <w:rPr>
          <w:rFonts w:ascii="Arial" w:hAnsi="Arial" w:cs="Arial"/>
          <w:vertAlign w:val="subscript"/>
        </w:rPr>
        <w:t>4</w:t>
      </w:r>
      <w:r w:rsidR="00287068" w:rsidRPr="00AE1595">
        <w:rPr>
          <w:rFonts w:ascii="Arial" w:hAnsi="Arial" w:cs="Arial"/>
        </w:rPr>
        <w:t xml:space="preserve"> = captive time, T</w:t>
      </w:r>
      <w:r w:rsidR="0013714D" w:rsidRPr="00AE1595">
        <w:rPr>
          <w:rFonts w:ascii="Arial" w:hAnsi="Arial" w:cs="Arial"/>
          <w:vertAlign w:val="subscript"/>
        </w:rPr>
        <w:t>1</w:t>
      </w:r>
      <w:r w:rsidR="00287068" w:rsidRPr="00AE1595">
        <w:rPr>
          <w:rFonts w:ascii="Arial" w:hAnsi="Arial" w:cs="Arial"/>
        </w:rPr>
        <w:t xml:space="preserve"> = </w:t>
      </w:r>
      <w:r w:rsidR="0013714D" w:rsidRPr="00AE1595">
        <w:rPr>
          <w:rFonts w:ascii="Arial" w:hAnsi="Arial" w:cs="Arial"/>
          <w:i/>
          <w:iCs/>
        </w:rPr>
        <w:t>F. lybica</w:t>
      </w:r>
      <w:r w:rsidR="0013714D" w:rsidRPr="00AE1595">
        <w:rPr>
          <w:rFonts w:ascii="Arial" w:hAnsi="Arial" w:cs="Arial"/>
        </w:rPr>
        <w:t xml:space="preserve"> divergence</w:t>
      </w:r>
      <w:r w:rsidR="00C05C9D" w:rsidRPr="00AE1595">
        <w:rPr>
          <w:rFonts w:ascii="Arial" w:hAnsi="Arial" w:cs="Arial"/>
        </w:rPr>
        <w:t>, T</w:t>
      </w:r>
      <w:r w:rsidR="00C05C9D" w:rsidRPr="00AE1595">
        <w:rPr>
          <w:rFonts w:ascii="Arial" w:hAnsi="Arial" w:cs="Arial"/>
          <w:vertAlign w:val="subscript"/>
        </w:rPr>
        <w:t>2</w:t>
      </w:r>
      <w:r w:rsidR="00C05C9D" w:rsidRPr="00AE1595">
        <w:rPr>
          <w:rFonts w:ascii="Arial" w:hAnsi="Arial" w:cs="Arial"/>
        </w:rPr>
        <w:t xml:space="preserve"> = </w:t>
      </w:r>
      <w:r w:rsidR="00AA5E1C">
        <w:rPr>
          <w:rFonts w:ascii="Arial" w:hAnsi="Arial" w:cs="Arial"/>
        </w:rPr>
        <w:t>wildcat</w:t>
      </w:r>
      <w:r w:rsidR="000F5F04" w:rsidRPr="00AE1595">
        <w:rPr>
          <w:rFonts w:ascii="Arial" w:hAnsi="Arial" w:cs="Arial"/>
        </w:rPr>
        <w:t xml:space="preserve"> divergence, T</w:t>
      </w:r>
      <w:r w:rsidR="000F5F04" w:rsidRPr="00AE1595">
        <w:rPr>
          <w:rFonts w:ascii="Arial" w:hAnsi="Arial" w:cs="Arial"/>
          <w:vertAlign w:val="subscript"/>
        </w:rPr>
        <w:t>3</w:t>
      </w:r>
      <w:r w:rsidR="000F5F04" w:rsidRPr="00AE1595">
        <w:rPr>
          <w:rFonts w:ascii="Arial" w:hAnsi="Arial" w:cs="Arial"/>
        </w:rPr>
        <w:t xml:space="preserve"> = </w:t>
      </w:r>
      <w:r w:rsidR="008C04AA" w:rsidRPr="00AE1595">
        <w:rPr>
          <w:rFonts w:ascii="Arial" w:hAnsi="Arial" w:cs="Arial"/>
        </w:rPr>
        <w:t xml:space="preserve">Scottish Divergence, </w:t>
      </w:r>
      <w:r w:rsidR="006B6B19" w:rsidRPr="00AE1595">
        <w:rPr>
          <w:rFonts w:ascii="Arial" w:hAnsi="Arial" w:cs="Arial"/>
        </w:rPr>
        <w:t>M</w:t>
      </w:r>
      <w:r w:rsidR="006B6B19" w:rsidRPr="00AE1595">
        <w:rPr>
          <w:rFonts w:ascii="Arial" w:hAnsi="Arial" w:cs="Arial"/>
          <w:vertAlign w:val="subscript"/>
        </w:rPr>
        <w:t>2</w:t>
      </w:r>
      <w:r w:rsidR="006B6B19" w:rsidRPr="00AE1595">
        <w:rPr>
          <w:rFonts w:ascii="Arial" w:hAnsi="Arial" w:cs="Arial"/>
        </w:rPr>
        <w:t xml:space="preserve"> = </w:t>
      </w:r>
      <w:r w:rsidR="00856069" w:rsidRPr="00AE1595">
        <w:rPr>
          <w:rFonts w:ascii="Arial" w:hAnsi="Arial" w:cs="Arial"/>
        </w:rPr>
        <w:t>captive migration rate, M</w:t>
      </w:r>
      <w:r w:rsidR="00856069" w:rsidRPr="00AE1595">
        <w:rPr>
          <w:rFonts w:ascii="Arial" w:hAnsi="Arial" w:cs="Arial"/>
          <w:vertAlign w:val="subscript"/>
        </w:rPr>
        <w:t>1</w:t>
      </w:r>
      <w:r w:rsidR="00856069" w:rsidRPr="00AE1595">
        <w:rPr>
          <w:rFonts w:ascii="Arial" w:hAnsi="Arial" w:cs="Arial"/>
        </w:rPr>
        <w:t xml:space="preserve"> = wild migration</w:t>
      </w:r>
      <w:r w:rsidR="008328E7" w:rsidRPr="00AE1595">
        <w:rPr>
          <w:rFonts w:ascii="Arial" w:hAnsi="Arial" w:cs="Arial"/>
        </w:rPr>
        <w:t xml:space="preserve"> rate, t = migration length, N</w:t>
      </w:r>
      <w:r w:rsidR="008328E7" w:rsidRPr="00AE1595">
        <w:rPr>
          <w:rFonts w:ascii="Arial" w:hAnsi="Arial" w:cs="Arial"/>
          <w:vertAlign w:val="subscript"/>
        </w:rPr>
        <w:t>1</w:t>
      </w:r>
      <w:r w:rsidR="008328E7" w:rsidRPr="00AE1595">
        <w:rPr>
          <w:rFonts w:ascii="Arial" w:hAnsi="Arial" w:cs="Arial"/>
        </w:rPr>
        <w:t xml:space="preserve"> = </w:t>
      </w:r>
      <w:r w:rsidR="000D6D03" w:rsidRPr="00AE1595">
        <w:rPr>
          <w:rFonts w:ascii="Arial" w:hAnsi="Arial" w:cs="Arial"/>
        </w:rPr>
        <w:t>captive population, N</w:t>
      </w:r>
      <w:r w:rsidR="000D6D03" w:rsidRPr="00AE1595">
        <w:rPr>
          <w:rFonts w:ascii="Arial" w:hAnsi="Arial" w:cs="Arial"/>
          <w:vertAlign w:val="subscript"/>
        </w:rPr>
        <w:t>4</w:t>
      </w:r>
      <w:r w:rsidR="000D6D03" w:rsidRPr="00AE1595">
        <w:rPr>
          <w:rFonts w:ascii="Arial" w:hAnsi="Arial" w:cs="Arial"/>
        </w:rPr>
        <w:t xml:space="preserve"> = </w:t>
      </w:r>
      <w:r w:rsidR="00E24F43" w:rsidRPr="00AE1595">
        <w:rPr>
          <w:rFonts w:ascii="Arial" w:hAnsi="Arial" w:cs="Arial"/>
        </w:rPr>
        <w:t>domestic population, N</w:t>
      </w:r>
      <w:r w:rsidR="00E24F43" w:rsidRPr="00AE1595">
        <w:rPr>
          <w:rFonts w:ascii="Arial" w:hAnsi="Arial" w:cs="Arial"/>
          <w:vertAlign w:val="subscript"/>
        </w:rPr>
        <w:t>5</w:t>
      </w:r>
      <w:r w:rsidR="00E24F43" w:rsidRPr="00AE1595">
        <w:rPr>
          <w:rFonts w:ascii="Arial" w:hAnsi="Arial" w:cs="Arial"/>
        </w:rPr>
        <w:t xml:space="preserve"> = </w:t>
      </w:r>
      <w:r w:rsidR="000E59A9" w:rsidRPr="00AE1595">
        <w:rPr>
          <w:rFonts w:ascii="Arial" w:hAnsi="Arial" w:cs="Arial"/>
          <w:i/>
          <w:iCs/>
        </w:rPr>
        <w:t>F. lybica</w:t>
      </w:r>
      <w:r w:rsidR="000E59A9" w:rsidRPr="00AE1595">
        <w:rPr>
          <w:rFonts w:ascii="Arial" w:hAnsi="Arial" w:cs="Arial"/>
        </w:rPr>
        <w:t xml:space="preserve"> population, </w:t>
      </w:r>
      <w:r w:rsidR="00177747" w:rsidRPr="00AE1595">
        <w:rPr>
          <w:rFonts w:ascii="Arial" w:hAnsi="Arial" w:cs="Arial"/>
        </w:rPr>
        <w:t>N</w:t>
      </w:r>
      <w:r w:rsidR="00E6534C" w:rsidRPr="00AE1595">
        <w:rPr>
          <w:rFonts w:ascii="Arial" w:hAnsi="Arial" w:cs="Arial"/>
          <w:vertAlign w:val="subscript"/>
        </w:rPr>
        <w:t>7</w:t>
      </w:r>
      <w:r w:rsidR="00E6534C" w:rsidRPr="00AE1595">
        <w:rPr>
          <w:rFonts w:ascii="Arial" w:hAnsi="Arial" w:cs="Arial"/>
        </w:rPr>
        <w:t xml:space="preserve"> = </w:t>
      </w:r>
      <w:r w:rsidR="006C59C2" w:rsidRPr="00AE1595">
        <w:rPr>
          <w:rFonts w:ascii="Arial" w:hAnsi="Arial" w:cs="Arial"/>
        </w:rPr>
        <w:t>a</w:t>
      </w:r>
      <w:r w:rsidR="004A6330" w:rsidRPr="00AE1595">
        <w:rPr>
          <w:rFonts w:ascii="Arial" w:hAnsi="Arial" w:cs="Arial"/>
        </w:rPr>
        <w:t xml:space="preserve">ncestral </w:t>
      </w:r>
      <w:r w:rsidR="004A6330" w:rsidRPr="00AE1595">
        <w:rPr>
          <w:rFonts w:ascii="Arial" w:hAnsi="Arial" w:cs="Arial"/>
          <w:i/>
          <w:iCs/>
        </w:rPr>
        <w:t xml:space="preserve">F. lybica </w:t>
      </w:r>
      <w:r w:rsidR="004A6330" w:rsidRPr="00AE1595">
        <w:rPr>
          <w:rFonts w:ascii="Arial" w:hAnsi="Arial" w:cs="Arial"/>
        </w:rPr>
        <w:t>population, N</w:t>
      </w:r>
      <w:r w:rsidR="004A6330" w:rsidRPr="00AE1595">
        <w:rPr>
          <w:rFonts w:ascii="Arial" w:hAnsi="Arial" w:cs="Arial"/>
          <w:vertAlign w:val="subscript"/>
        </w:rPr>
        <w:t>2</w:t>
      </w:r>
      <w:r w:rsidR="004A6330" w:rsidRPr="00AE1595">
        <w:rPr>
          <w:rFonts w:ascii="Arial" w:hAnsi="Arial" w:cs="Arial"/>
        </w:rPr>
        <w:t xml:space="preserve"> = </w:t>
      </w:r>
      <w:r w:rsidR="00E07DAA" w:rsidRPr="00AE1595">
        <w:rPr>
          <w:rFonts w:ascii="Arial" w:hAnsi="Arial" w:cs="Arial"/>
        </w:rPr>
        <w:t xml:space="preserve">Scottish </w:t>
      </w:r>
      <w:r w:rsidR="00E07DAA" w:rsidRPr="00AE1595">
        <w:rPr>
          <w:rFonts w:ascii="Arial" w:hAnsi="Arial" w:cs="Arial"/>
          <w:i/>
          <w:iCs/>
        </w:rPr>
        <w:t>F. silvestris</w:t>
      </w:r>
      <w:r w:rsidR="00E07DAA" w:rsidRPr="00AE1595">
        <w:rPr>
          <w:rFonts w:ascii="Arial" w:hAnsi="Arial" w:cs="Arial"/>
        </w:rPr>
        <w:t xml:space="preserve"> population, N</w:t>
      </w:r>
      <w:r w:rsidR="00E07DAA" w:rsidRPr="00AE1595">
        <w:rPr>
          <w:rFonts w:ascii="Arial" w:hAnsi="Arial" w:cs="Arial"/>
          <w:vertAlign w:val="subscript"/>
        </w:rPr>
        <w:t>3</w:t>
      </w:r>
      <w:r w:rsidR="00E07DAA" w:rsidRPr="00AE1595">
        <w:rPr>
          <w:rFonts w:ascii="Arial" w:hAnsi="Arial" w:cs="Arial"/>
        </w:rPr>
        <w:t xml:space="preserve"> = European</w:t>
      </w:r>
      <w:r w:rsidR="00F37909" w:rsidRPr="00AE1595">
        <w:rPr>
          <w:rFonts w:ascii="Arial" w:hAnsi="Arial" w:cs="Arial"/>
        </w:rPr>
        <w:t xml:space="preserve"> </w:t>
      </w:r>
      <w:r w:rsidR="00F37909" w:rsidRPr="00AE1595">
        <w:rPr>
          <w:rFonts w:ascii="Arial" w:hAnsi="Arial" w:cs="Arial"/>
          <w:i/>
          <w:iCs/>
        </w:rPr>
        <w:t>F. silvestris</w:t>
      </w:r>
      <w:r w:rsidR="006C59C2" w:rsidRPr="00AE1595">
        <w:rPr>
          <w:rFonts w:ascii="Arial" w:hAnsi="Arial" w:cs="Arial"/>
        </w:rPr>
        <w:t>, N</w:t>
      </w:r>
      <w:r w:rsidR="006C59C2" w:rsidRPr="00AE1595">
        <w:rPr>
          <w:rFonts w:ascii="Arial" w:hAnsi="Arial" w:cs="Arial"/>
          <w:vertAlign w:val="subscript"/>
        </w:rPr>
        <w:t>6</w:t>
      </w:r>
      <w:r w:rsidR="006C59C2" w:rsidRPr="00AE1595">
        <w:rPr>
          <w:rFonts w:ascii="Arial" w:hAnsi="Arial" w:cs="Arial"/>
        </w:rPr>
        <w:t xml:space="preserve"> = ancestral </w:t>
      </w:r>
      <w:r w:rsidR="006C59C2" w:rsidRPr="00AE1595">
        <w:rPr>
          <w:rFonts w:ascii="Arial" w:hAnsi="Arial" w:cs="Arial"/>
          <w:i/>
          <w:iCs/>
        </w:rPr>
        <w:t>F. silvestris</w:t>
      </w:r>
      <w:r w:rsidR="006C59C2" w:rsidRPr="00AE1595">
        <w:rPr>
          <w:rFonts w:ascii="Arial" w:hAnsi="Arial" w:cs="Arial"/>
        </w:rPr>
        <w:t xml:space="preserve"> population,</w:t>
      </w:r>
      <w:r w:rsidR="004A0D6E" w:rsidRPr="00AE1595">
        <w:rPr>
          <w:rFonts w:ascii="Arial" w:hAnsi="Arial" w:cs="Arial"/>
        </w:rPr>
        <w:t xml:space="preserve"> m = mutation rate, r = recombination rate.</w:t>
      </w:r>
    </w:p>
    <w:p w14:paraId="744B7739" w14:textId="148A6DA8" w:rsidR="00BE47FC" w:rsidRPr="00AE1595" w:rsidRDefault="005E1FCB" w:rsidP="00AE1595">
      <w:pPr>
        <w:jc w:val="both"/>
        <w:rPr>
          <w:rFonts w:ascii="Arial" w:hAnsi="Arial" w:cs="Arial"/>
        </w:rPr>
      </w:pPr>
      <w:r w:rsidRPr="00AE1595">
        <w:rPr>
          <w:rFonts w:ascii="Arial" w:hAnsi="Arial" w:cs="Arial"/>
          <w:i/>
          <w:iCs/>
          <w:noProof/>
        </w:rPr>
        <w:lastRenderedPageBreak/>
        <mc:AlternateContent>
          <mc:Choice Requires="wpg">
            <w:drawing>
              <wp:anchor distT="0" distB="0" distL="114300" distR="114300" simplePos="0" relativeHeight="251661312" behindDoc="0" locked="0" layoutInCell="1" allowOverlap="1" wp14:anchorId="5BEFE97C" wp14:editId="4B1CEE9E">
                <wp:simplePos x="0" y="0"/>
                <wp:positionH relativeFrom="margin">
                  <wp:posOffset>-352425</wp:posOffset>
                </wp:positionH>
                <wp:positionV relativeFrom="paragraph">
                  <wp:posOffset>0</wp:posOffset>
                </wp:positionV>
                <wp:extent cx="6659645" cy="6740726"/>
                <wp:effectExtent l="0" t="0" r="8255" b="3175"/>
                <wp:wrapTopAndBottom/>
                <wp:docPr id="53" name="Group 53"/>
                <wp:cNvGraphicFramePr/>
                <a:graphic xmlns:a="http://schemas.openxmlformats.org/drawingml/2006/main">
                  <a:graphicData uri="http://schemas.microsoft.com/office/word/2010/wordprocessingGroup">
                    <wpg:wgp>
                      <wpg:cNvGrpSpPr/>
                      <wpg:grpSpPr>
                        <a:xfrm>
                          <a:off x="0" y="0"/>
                          <a:ext cx="6659645" cy="6740726"/>
                          <a:chOff x="-38503" y="-19251"/>
                          <a:chExt cx="6660094" cy="6740726"/>
                        </a:xfrm>
                      </wpg:grpSpPr>
                      <wpg:grpSp>
                        <wpg:cNvPr id="31" name="Group 31"/>
                        <wpg:cNvGrpSpPr/>
                        <wpg:grpSpPr>
                          <a:xfrm>
                            <a:off x="-38503" y="-19251"/>
                            <a:ext cx="4849898" cy="6740726"/>
                            <a:chOff x="-38507" y="-19251"/>
                            <a:chExt cx="4850361" cy="6740726"/>
                          </a:xfrm>
                        </wpg:grpSpPr>
                        <wpg:grpSp>
                          <wpg:cNvPr id="30" name="Group 30"/>
                          <wpg:cNvGrpSpPr/>
                          <wpg:grpSpPr>
                            <a:xfrm>
                              <a:off x="-38507" y="0"/>
                              <a:ext cx="4850361" cy="6721475"/>
                              <a:chOff x="-38507" y="0"/>
                              <a:chExt cx="4850361" cy="6721475"/>
                            </a:xfrm>
                          </wpg:grpSpPr>
                          <wpg:grpSp>
                            <wpg:cNvPr id="24" name="Group 24"/>
                            <wpg:cNvGrpSpPr/>
                            <wpg:grpSpPr>
                              <a:xfrm>
                                <a:off x="0" y="0"/>
                                <a:ext cx="4811854" cy="6721475"/>
                                <a:chOff x="1" y="0"/>
                                <a:chExt cx="5027801" cy="7437372"/>
                              </a:xfrm>
                            </wpg:grpSpPr>
                            <pic:pic xmlns:pic="http://schemas.openxmlformats.org/drawingml/2006/picture">
                              <pic:nvPicPr>
                                <pic:cNvPr id="25" name="Picture 25" descr="A graph of colored dots&#10;&#10;Description automatically generated"/>
                                <pic:cNvPicPr>
                                  <a:picLocks noChangeAspect="1"/>
                                </pic:cNvPicPr>
                              </pic:nvPicPr>
                              <pic:blipFill rotWithShape="1">
                                <a:blip r:embed="rId49">
                                  <a:extLst>
                                    <a:ext uri="{28A0092B-C50C-407E-A947-70E740481C1C}">
                                      <a14:useLocalDpi xmlns:a14="http://schemas.microsoft.com/office/drawing/2010/main" val="0"/>
                                    </a:ext>
                                  </a:extLst>
                                </a:blip>
                                <a:srcRect r="17975"/>
                                <a:stretch/>
                              </pic:blipFill>
                              <pic:spPr bwMode="auto">
                                <a:xfrm>
                                  <a:off x="1" y="3678807"/>
                                  <a:ext cx="5020018" cy="3758565"/>
                                </a:xfrm>
                                <a:prstGeom prst="rect">
                                  <a:avLst/>
                                </a:prstGeom>
                                <a:noFill/>
                                <a:ln>
                                  <a:noFill/>
                                </a:ln>
                              </pic:spPr>
                            </pic:pic>
                            <pic:pic xmlns:pic="http://schemas.openxmlformats.org/drawingml/2006/picture">
                              <pic:nvPicPr>
                                <pic:cNvPr id="26" name="Picture 26" descr="A graph of colored dots&#10;&#10;Description automatically generated with medium confidence"/>
                                <pic:cNvPicPr>
                                  <a:picLocks noChangeAspect="1"/>
                                </pic:cNvPicPr>
                              </pic:nvPicPr>
                              <pic:blipFill rotWithShape="1">
                                <a:blip r:embed="rId50">
                                  <a:alphaModFix/>
                                  <a:extLst>
                                    <a:ext uri="{28A0092B-C50C-407E-A947-70E740481C1C}">
                                      <a14:useLocalDpi xmlns:a14="http://schemas.microsoft.com/office/drawing/2010/main" val="0"/>
                                    </a:ext>
                                  </a:extLst>
                                </a:blip>
                                <a:srcRect r="24087"/>
                                <a:stretch/>
                              </pic:blipFill>
                              <pic:spPr bwMode="auto">
                                <a:xfrm>
                                  <a:off x="1" y="0"/>
                                  <a:ext cx="5027801" cy="3752850"/>
                                </a:xfrm>
                                <a:prstGeom prst="rect">
                                  <a:avLst/>
                                </a:prstGeom>
                                <a:noFill/>
                                <a:ln>
                                  <a:noFill/>
                                </a:ln>
                              </pic:spPr>
                            </pic:pic>
                          </wpg:grpSp>
                          <wps:wsp>
                            <wps:cNvPr id="29" name="Text Box 2"/>
                            <wps:cNvSpPr txBox="1">
                              <a:spLocks noChangeArrowheads="1"/>
                            </wps:cNvSpPr>
                            <wps:spPr bwMode="auto">
                              <a:xfrm>
                                <a:off x="-38507" y="3286745"/>
                                <a:ext cx="519849" cy="353060"/>
                              </a:xfrm>
                              <a:prstGeom prst="rect">
                                <a:avLst/>
                              </a:prstGeom>
                              <a:noFill/>
                              <a:ln w="9525">
                                <a:noFill/>
                                <a:miter lim="800000"/>
                                <a:headEnd/>
                                <a:tailEnd/>
                              </a:ln>
                            </wps:spPr>
                            <wps:txb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9626" y="-19251"/>
                              <a:ext cx="596823" cy="353060"/>
                            </a:xfrm>
                            <a:prstGeom prst="rect">
                              <a:avLst/>
                            </a:prstGeom>
                            <a:noFill/>
                            <a:ln w="9525">
                              <a:noFill/>
                              <a:miter lim="800000"/>
                              <a:headEnd/>
                              <a:tailEnd/>
                            </a:ln>
                          </wps:spPr>
                          <wps:txb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wps:txbx>
                          <wps:bodyPr rot="0" vert="horz" wrap="square" lIns="91440" tIns="45720" rIns="91440" bIns="45720" anchor="t" anchorCtr="0">
                            <a:noAutofit/>
                          </wps:bodyPr>
                        </wps:wsp>
                      </wpg:grpSp>
                      <pic:pic xmlns:pic="http://schemas.openxmlformats.org/drawingml/2006/picture">
                        <pic:nvPicPr>
                          <pic:cNvPr id="1" name="Picture 1" descr="A group of colorful dots with black text&#10;&#10;Description automatically generated"/>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4844226" y="2582656"/>
                            <a:ext cx="1777365" cy="12700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BEFE97C" id="Group 53" o:spid="_x0000_s1097" style="position:absolute;left:0;text-align:left;margin-left:-27.75pt;margin-top:0;width:524.4pt;height:530.75pt;z-index:251661312;mso-position-horizontal-relative:margin;mso-width-relative:margin;mso-height-relative:margin" coordorigin="-385,-192" coordsize="66600,674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">
                <v:group id="Group 31" o:spid="_x0000_s1098" style="position:absolute;left:-385;top:-192;width:48498;height:67406" coordorigin="-385,-192" coordsize="48503,674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group id="Group 30" o:spid="_x0000_s1099" style="position:absolute;left:-385;width:48503;height:67214" coordorigin="-385" coordsize="48503,672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">
                    <v:group id="Group 24" o:spid="_x0000_s1100" style="position:absolute;width:48118;height:67214" coordorigin="" coordsize="50278,743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25" o:spid="_x0000_s1101" type="#_x0000_t75" alt="A graph of colored dots&#10;&#10;Description automatically generated" style="position:absolute;top:36788;width:50200;height:375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">
                        <v:imagedata r:id="rId52" o:title="A graph of colored dots&#10;&#10;Description automatically generated" cropright="11780f"/>
                      </v:shape>
                      <v:shape id="Picture 26" o:spid="_x0000_s1102" type="#_x0000_t75" alt="A graph of colored dots&#10;&#10;Description automatically generated with medium confidence" style="position:absolute;width:50278;height:3752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">
                        <v:imagedata r:id="rId53" o:title="A graph of colored dots&#10;&#10;Description automatically generated with medium confidence" cropright="15786f"/>
                      </v:shape>
                    </v:group>
                    <v:shape id="Text Box 2" o:spid="_x0000_s1103" type="#_x0000_t202" style="position:absolute;left:-385;top:32867;width:5198;height:353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2F8C02D2"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b)</w:t>
                            </w:r>
                          </w:p>
                        </w:txbxContent>
                      </v:textbox>
                    </v:shape>
                  </v:group>
                  <v:shape id="Text Box 2" o:spid="_x0000_s1104" type="#_x0000_t202" style="position:absolute;left:-96;top:-192;width:5967;height:353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" filled="f" stroked="f">
                    <v:textbox>
                      <w:txbxContent>
                        <w:p w14:paraId="3F8296DE" w14:textId="77777777" w:rsidR="005E1FCB" w:rsidRPr="00090AA1" w:rsidRDefault="005E1FCB" w:rsidP="00C2523D">
                          <w:pPr>
                            <w:rPr>
                              <w:rFonts w:ascii="Arial" w:hAnsi="Arial" w:cs="Arial"/>
                              <w:b/>
                              <w:bCs/>
                              <w:sz w:val="28"/>
                              <w:szCs w:val="28"/>
                              <w:lang w:val="en-US"/>
                            </w:rPr>
                          </w:pPr>
                          <w:r w:rsidRPr="00090AA1">
                            <w:rPr>
                              <w:rFonts w:ascii="Arial" w:hAnsi="Arial" w:cs="Arial"/>
                              <w:b/>
                              <w:bCs/>
                              <w:sz w:val="28"/>
                              <w:szCs w:val="28"/>
                              <w:lang w:val="en-US"/>
                            </w:rPr>
                            <w:t>(a)</w:t>
                          </w:r>
                        </w:p>
                      </w:txbxContent>
                    </v:textbox>
                  </v:shape>
                </v:group>
                <v:shape id="Picture 1" o:spid="_x0000_s1105" type="#_x0000_t75" alt="A group of colorful dots with black text&#10;&#10;Description automatically generated" style="position:absolute;left:48442;top:25826;width:17773;height:1270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">
                  <v:imagedata r:id="rId54" o:title="A group of colorful dots with black text&#10;&#10;Description automatically generated"/>
                </v:shape>
                <w10:wrap type="topAndBottom" anchorx="margin"/>
              </v:group>
            </w:pict>
          </mc:Fallback>
        </mc:AlternateContent>
      </w:r>
      <w:r w:rsidRPr="00AE1595">
        <w:rPr>
          <w:rFonts w:ascii="Arial" w:hAnsi="Arial" w:cs="Arial"/>
          <w:i/>
          <w:iCs/>
        </w:rPr>
        <w:t>Figure 5</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sectPr w:rsidR="00BE47FC" w:rsidRPr="00AE1595" w:rsidSect="00494BB9">
      <w:footerReference w:type="default" r:id="rId55"/>
      <w:pgSz w:w="11906" w:h="16838"/>
      <w:pgMar w:top="1440" w:right="1440" w:bottom="1440" w:left="1440" w:header="709" w:footer="709" w:gutter="0"/>
      <w:lnNumType w:countBy="1" w:restart="newSection"/>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F0BC71" w14:textId="77777777" w:rsidR="006C6276" w:rsidRDefault="006C6276" w:rsidP="00D951F6">
      <w:pPr>
        <w:spacing w:line="240" w:lineRule="auto"/>
      </w:pPr>
      <w:r>
        <w:separator/>
      </w:r>
    </w:p>
  </w:endnote>
  <w:endnote w:type="continuationSeparator" w:id="0">
    <w:p w14:paraId="5D32787B" w14:textId="77777777" w:rsidR="006C6276" w:rsidRDefault="006C6276"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60B761" w14:textId="77777777" w:rsidR="006C6276" w:rsidRDefault="006C6276" w:rsidP="00D951F6">
      <w:pPr>
        <w:spacing w:line="240" w:lineRule="auto"/>
      </w:pPr>
      <w:r>
        <w:separator/>
      </w:r>
    </w:p>
  </w:footnote>
  <w:footnote w:type="continuationSeparator" w:id="0">
    <w:p w14:paraId="3BE5834C" w14:textId="77777777" w:rsidR="006C6276" w:rsidRDefault="006C6276"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516E"/>
    <w:rsid w:val="00061C58"/>
    <w:rsid w:val="0007627B"/>
    <w:rsid w:val="000A38BF"/>
    <w:rsid w:val="000A7157"/>
    <w:rsid w:val="000A78ED"/>
    <w:rsid w:val="000B210C"/>
    <w:rsid w:val="000C774D"/>
    <w:rsid w:val="000D6D03"/>
    <w:rsid w:val="000E2076"/>
    <w:rsid w:val="000E59A9"/>
    <w:rsid w:val="000F5F04"/>
    <w:rsid w:val="00112402"/>
    <w:rsid w:val="001355EE"/>
    <w:rsid w:val="0013714D"/>
    <w:rsid w:val="00140866"/>
    <w:rsid w:val="00143BD1"/>
    <w:rsid w:val="00163457"/>
    <w:rsid w:val="0016690E"/>
    <w:rsid w:val="00174581"/>
    <w:rsid w:val="00177747"/>
    <w:rsid w:val="00177F97"/>
    <w:rsid w:val="001862C8"/>
    <w:rsid w:val="00186E34"/>
    <w:rsid w:val="00187CB2"/>
    <w:rsid w:val="001B73DC"/>
    <w:rsid w:val="001C03DB"/>
    <w:rsid w:val="001C7A91"/>
    <w:rsid w:val="001C7FCE"/>
    <w:rsid w:val="001D5FEE"/>
    <w:rsid w:val="00211472"/>
    <w:rsid w:val="002120B0"/>
    <w:rsid w:val="0021513F"/>
    <w:rsid w:val="0021544A"/>
    <w:rsid w:val="00221C3E"/>
    <w:rsid w:val="00223365"/>
    <w:rsid w:val="00232080"/>
    <w:rsid w:val="002424FE"/>
    <w:rsid w:val="00246155"/>
    <w:rsid w:val="00253287"/>
    <w:rsid w:val="0026408C"/>
    <w:rsid w:val="002720D9"/>
    <w:rsid w:val="00277E0A"/>
    <w:rsid w:val="00287068"/>
    <w:rsid w:val="00290B57"/>
    <w:rsid w:val="00295972"/>
    <w:rsid w:val="002B4659"/>
    <w:rsid w:val="002B4A62"/>
    <w:rsid w:val="002C082B"/>
    <w:rsid w:val="002C6B3B"/>
    <w:rsid w:val="002D3B44"/>
    <w:rsid w:val="002D48B0"/>
    <w:rsid w:val="002E2640"/>
    <w:rsid w:val="002F0430"/>
    <w:rsid w:val="002F5B23"/>
    <w:rsid w:val="002F6C3F"/>
    <w:rsid w:val="003168BA"/>
    <w:rsid w:val="00323366"/>
    <w:rsid w:val="00324D1A"/>
    <w:rsid w:val="00330C6E"/>
    <w:rsid w:val="00340E41"/>
    <w:rsid w:val="00344518"/>
    <w:rsid w:val="0035117D"/>
    <w:rsid w:val="003655FD"/>
    <w:rsid w:val="00367950"/>
    <w:rsid w:val="0037063E"/>
    <w:rsid w:val="003A0BE9"/>
    <w:rsid w:val="003A49FD"/>
    <w:rsid w:val="003A6B67"/>
    <w:rsid w:val="003B14FD"/>
    <w:rsid w:val="003F5A52"/>
    <w:rsid w:val="003F5EB2"/>
    <w:rsid w:val="00403F54"/>
    <w:rsid w:val="004064FF"/>
    <w:rsid w:val="00412724"/>
    <w:rsid w:val="0043195E"/>
    <w:rsid w:val="00441A01"/>
    <w:rsid w:val="00461A2D"/>
    <w:rsid w:val="00472E2A"/>
    <w:rsid w:val="00474CF8"/>
    <w:rsid w:val="004815C9"/>
    <w:rsid w:val="00482B2B"/>
    <w:rsid w:val="004928A6"/>
    <w:rsid w:val="00494BB9"/>
    <w:rsid w:val="004A0AF0"/>
    <w:rsid w:val="004A0D6E"/>
    <w:rsid w:val="004A6330"/>
    <w:rsid w:val="004C1938"/>
    <w:rsid w:val="004D6893"/>
    <w:rsid w:val="004D7AC3"/>
    <w:rsid w:val="004E29DF"/>
    <w:rsid w:val="004F02DB"/>
    <w:rsid w:val="004F335B"/>
    <w:rsid w:val="00502589"/>
    <w:rsid w:val="00507C51"/>
    <w:rsid w:val="00525930"/>
    <w:rsid w:val="005564D6"/>
    <w:rsid w:val="0056211F"/>
    <w:rsid w:val="005B03F8"/>
    <w:rsid w:val="005D0A7F"/>
    <w:rsid w:val="005D1745"/>
    <w:rsid w:val="005D4533"/>
    <w:rsid w:val="005E1FCB"/>
    <w:rsid w:val="00602A05"/>
    <w:rsid w:val="00606251"/>
    <w:rsid w:val="00626BDE"/>
    <w:rsid w:val="00650FE6"/>
    <w:rsid w:val="006751D9"/>
    <w:rsid w:val="00681D34"/>
    <w:rsid w:val="006A45C1"/>
    <w:rsid w:val="006A7481"/>
    <w:rsid w:val="006B373E"/>
    <w:rsid w:val="006B6B19"/>
    <w:rsid w:val="006B6BE1"/>
    <w:rsid w:val="006C59C2"/>
    <w:rsid w:val="006C6276"/>
    <w:rsid w:val="006D236D"/>
    <w:rsid w:val="006F55CA"/>
    <w:rsid w:val="007121AC"/>
    <w:rsid w:val="00736068"/>
    <w:rsid w:val="00762B01"/>
    <w:rsid w:val="007650F5"/>
    <w:rsid w:val="0076557C"/>
    <w:rsid w:val="00792F6F"/>
    <w:rsid w:val="00793D38"/>
    <w:rsid w:val="007A14AE"/>
    <w:rsid w:val="007A2A57"/>
    <w:rsid w:val="007B2424"/>
    <w:rsid w:val="007C3E52"/>
    <w:rsid w:val="007C44F7"/>
    <w:rsid w:val="007D4993"/>
    <w:rsid w:val="007E19FE"/>
    <w:rsid w:val="00810ADF"/>
    <w:rsid w:val="00827131"/>
    <w:rsid w:val="00831C39"/>
    <w:rsid w:val="008328E7"/>
    <w:rsid w:val="008421F1"/>
    <w:rsid w:val="00851926"/>
    <w:rsid w:val="0085414E"/>
    <w:rsid w:val="00856069"/>
    <w:rsid w:val="00863D47"/>
    <w:rsid w:val="008664E1"/>
    <w:rsid w:val="00892742"/>
    <w:rsid w:val="008B2BC6"/>
    <w:rsid w:val="008B4C10"/>
    <w:rsid w:val="008B5079"/>
    <w:rsid w:val="008C03C4"/>
    <w:rsid w:val="008C04AA"/>
    <w:rsid w:val="008E006F"/>
    <w:rsid w:val="008F47CF"/>
    <w:rsid w:val="00906501"/>
    <w:rsid w:val="009166C5"/>
    <w:rsid w:val="00917227"/>
    <w:rsid w:val="0095182B"/>
    <w:rsid w:val="00953BB6"/>
    <w:rsid w:val="00971BF9"/>
    <w:rsid w:val="009A622E"/>
    <w:rsid w:val="009D6A63"/>
    <w:rsid w:val="00A01BE9"/>
    <w:rsid w:val="00A06B32"/>
    <w:rsid w:val="00A3061E"/>
    <w:rsid w:val="00A32915"/>
    <w:rsid w:val="00A573FE"/>
    <w:rsid w:val="00A62D39"/>
    <w:rsid w:val="00A63597"/>
    <w:rsid w:val="00A75724"/>
    <w:rsid w:val="00A9547F"/>
    <w:rsid w:val="00AA5E1C"/>
    <w:rsid w:val="00AB30EE"/>
    <w:rsid w:val="00AB7B35"/>
    <w:rsid w:val="00AC63C8"/>
    <w:rsid w:val="00AC7643"/>
    <w:rsid w:val="00AE1595"/>
    <w:rsid w:val="00AF7329"/>
    <w:rsid w:val="00B04A2A"/>
    <w:rsid w:val="00B1732F"/>
    <w:rsid w:val="00B25E6D"/>
    <w:rsid w:val="00B30E40"/>
    <w:rsid w:val="00B41906"/>
    <w:rsid w:val="00B433CE"/>
    <w:rsid w:val="00B52742"/>
    <w:rsid w:val="00B52E5B"/>
    <w:rsid w:val="00B5735A"/>
    <w:rsid w:val="00B63CF8"/>
    <w:rsid w:val="00B71C08"/>
    <w:rsid w:val="00B7319D"/>
    <w:rsid w:val="00B7333D"/>
    <w:rsid w:val="00B91A4A"/>
    <w:rsid w:val="00B9242A"/>
    <w:rsid w:val="00BA5C9D"/>
    <w:rsid w:val="00BB2B4F"/>
    <w:rsid w:val="00BB3EF7"/>
    <w:rsid w:val="00BC0C48"/>
    <w:rsid w:val="00BC3AC4"/>
    <w:rsid w:val="00BC720E"/>
    <w:rsid w:val="00BD23A1"/>
    <w:rsid w:val="00BE47FC"/>
    <w:rsid w:val="00BE5984"/>
    <w:rsid w:val="00BF0937"/>
    <w:rsid w:val="00BF0C22"/>
    <w:rsid w:val="00BF389C"/>
    <w:rsid w:val="00C01C2A"/>
    <w:rsid w:val="00C05C9D"/>
    <w:rsid w:val="00C12C93"/>
    <w:rsid w:val="00C14E12"/>
    <w:rsid w:val="00C16375"/>
    <w:rsid w:val="00C24FCD"/>
    <w:rsid w:val="00C266D4"/>
    <w:rsid w:val="00C26FEA"/>
    <w:rsid w:val="00C3024C"/>
    <w:rsid w:val="00C35F39"/>
    <w:rsid w:val="00C40180"/>
    <w:rsid w:val="00C44F6C"/>
    <w:rsid w:val="00C66D1D"/>
    <w:rsid w:val="00C72ED7"/>
    <w:rsid w:val="00C924DD"/>
    <w:rsid w:val="00C97CDE"/>
    <w:rsid w:val="00CB128C"/>
    <w:rsid w:val="00CB1CC2"/>
    <w:rsid w:val="00CF1124"/>
    <w:rsid w:val="00CF3C56"/>
    <w:rsid w:val="00D000D7"/>
    <w:rsid w:val="00D14C4F"/>
    <w:rsid w:val="00D169DB"/>
    <w:rsid w:val="00D6118D"/>
    <w:rsid w:val="00D616CC"/>
    <w:rsid w:val="00D647EB"/>
    <w:rsid w:val="00D7152B"/>
    <w:rsid w:val="00D85A93"/>
    <w:rsid w:val="00D951F6"/>
    <w:rsid w:val="00D97484"/>
    <w:rsid w:val="00DB0911"/>
    <w:rsid w:val="00DB687C"/>
    <w:rsid w:val="00DD763F"/>
    <w:rsid w:val="00DE232C"/>
    <w:rsid w:val="00DE797D"/>
    <w:rsid w:val="00DF06E0"/>
    <w:rsid w:val="00E01148"/>
    <w:rsid w:val="00E033D7"/>
    <w:rsid w:val="00E03514"/>
    <w:rsid w:val="00E07DAA"/>
    <w:rsid w:val="00E2155A"/>
    <w:rsid w:val="00E24F43"/>
    <w:rsid w:val="00E6534C"/>
    <w:rsid w:val="00E7740C"/>
    <w:rsid w:val="00E82F30"/>
    <w:rsid w:val="00EA186B"/>
    <w:rsid w:val="00EB304B"/>
    <w:rsid w:val="00EB7A1F"/>
    <w:rsid w:val="00EC2D39"/>
    <w:rsid w:val="00ED2B41"/>
    <w:rsid w:val="00ED5F8D"/>
    <w:rsid w:val="00ED7962"/>
    <w:rsid w:val="00F10E80"/>
    <w:rsid w:val="00F26EC9"/>
    <w:rsid w:val="00F310CF"/>
    <w:rsid w:val="00F37909"/>
    <w:rsid w:val="00F40DBE"/>
    <w:rsid w:val="00F63F89"/>
    <w:rsid w:val="00F66B3E"/>
    <w:rsid w:val="00F66F48"/>
    <w:rsid w:val="00F757B0"/>
    <w:rsid w:val="00F76C56"/>
    <w:rsid w:val="00F915F3"/>
    <w:rsid w:val="00F977F3"/>
    <w:rsid w:val="00FA2394"/>
    <w:rsid w:val="00FA61D3"/>
    <w:rsid w:val="00FB32A5"/>
    <w:rsid w:val="00FB6F02"/>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8FF09BFF-05A7-426F-951E-372FB7AC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hyperlink" Target="https://github.com/HGord2022/wildcats" TargetMode="External"/><Relationship Id="rId2" Type="http://schemas.openxmlformats.org/officeDocument/2006/relationships/styles" Target="styles.xml"/><Relationship Id="rId16" Type="http://schemas.openxmlformats.org/officeDocument/2006/relationships/image" Target="media/image9.png"/><Relationship Id="rId29" Type="http://schemas.openxmlformats.org/officeDocument/2006/relationships/image" Target="media/image22.jp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footnotes" Target="footnotes.xm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ettings" Target="setting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jpe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9</Pages>
  <Words>22613</Words>
  <Characters>128898</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236</cp:revision>
  <cp:lastPrinted>2023-09-12T09:20:00Z</cp:lastPrinted>
  <dcterms:created xsi:type="dcterms:W3CDTF">2023-09-11T23:26:00Z</dcterms:created>
  <dcterms:modified xsi:type="dcterms:W3CDTF">2024-10-0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EzNYng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